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Gregoir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Angela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Wojciech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r w:rsidRPr="00363CEB">
        <w:rPr>
          <w:rFonts w:ascii="Calibri" w:eastAsia="Calibri" w:hAnsi="Calibri" w:cs="Calibri"/>
          <w:color w:val="000000" w:themeColor="text1"/>
          <w:sz w:val="22"/>
          <w:szCs w:val="22"/>
          <w:lang w:val="pt-BR"/>
        </w:rPr>
        <w:t>and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Joint Research Centre (JRC). Via E. Fermi 2749, 21027 Ispra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Garcilaso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 xml:space="preserve">Forest </w:delText>
        </w:r>
        <w:commentRangeStart w:id="7"/>
        <w:r w:rsidR="37A4F2CF" w:rsidRPr="12032517" w:rsidDel="00291E84">
          <w:delText>Proxim</w:delText>
        </w:r>
        <w:r w:rsidR="00830E35" w:rsidDel="00291E84">
          <w:delText>ate</w:delText>
        </w:r>
        <w:commentRangeEnd w:id="7"/>
        <w:r w:rsidR="005C7C1D" w:rsidDel="00291E84">
          <w:rPr>
            <w:rStyle w:val="CommentReference"/>
            <w:rFonts w:eastAsiaTheme="minorEastAsia" w:cstheme="minorBidi"/>
            <w:color w:val="auto"/>
          </w:rPr>
          <w:commentReference w:id="7"/>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8"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9" w:author="MASSARO Emanuele (JRC-ISPRA)" w:date="2025-04-08T10:06:00Z"/>
          <w:rFonts w:eastAsia="Times New Roman" w:cs="Times New Roman"/>
          <w:color w:val="000000" w:themeColor="text1"/>
        </w:rPr>
      </w:pPr>
      <w:ins w:id="10"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1"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2"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3"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4"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5"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6"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7"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8"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9"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20"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1"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2" w:author="MASSARO Emanuele (JRC-ISPRA)" w:date="2025-04-08T10:05:00Z">
        <w:r w:rsidR="009E0492" w:rsidRPr="00E82645">
          <w:rPr>
            <w:rFonts w:eastAsia="Times New Roman" w:cs="Times New Roman"/>
            <w:color w:val="000000" w:themeColor="text1"/>
          </w:rPr>
          <w:t>.</w:t>
        </w:r>
      </w:ins>
      <w:ins w:id="23"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4"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Therefore, a comprehensive understanding of how human populations spatially relate to forests is essential, not only to maximi</w:t>
      </w:r>
      <w:r w:rsidR="0045323D">
        <w:rPr>
          <w:rFonts w:eastAsia="Times New Roman" w:cs="Times New Roman"/>
          <w:color w:val="000000" w:themeColor="text1"/>
        </w:rPr>
        <w:t>s</w:t>
      </w:r>
      <w:r w:rsidR="004C7DED" w:rsidRPr="0027155D">
        <w:rPr>
          <w:rFonts w:eastAsia="Times New Roman" w:cs="Times New Roman"/>
          <w:color w:val="000000" w:themeColor="text1"/>
        </w:rPr>
        <w:t>e the ecological and socio-economic benefits but also to address the associated health and environmental challenges.</w:t>
      </w:r>
    </w:p>
    <w:p w14:paraId="28F93003" w14:textId="7559CF9E" w:rsidR="00291E84" w:rsidRDefault="5788DAE3" w:rsidP="00291E84">
      <w:pPr>
        <w:pStyle w:val="mainText"/>
        <w:rPr>
          <w:ins w:id="25"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6"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7" w:author="MASSARO Emanuele (JRC-ISPRA)" w:date="2025-04-07T14:05:00Z"/>
        </w:rPr>
      </w:pPr>
      <w:ins w:id="28"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9"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30" w:author="MASSARO Emanuele (JRC-ISPRA)" w:date="2025-04-07T14:05:00Z"/>
          <w:rFonts w:eastAsia="Times New Roman" w:cs="Times New Roman"/>
          <w:color w:val="000000" w:themeColor="text1"/>
        </w:rPr>
      </w:pPr>
      <w:del w:id="31"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2" w:author="MASSARO Emanuele (JRC-ISPRA)" w:date="2025-04-07T14:05:00Z"/>
          <w:rFonts w:eastAsia="Times New Roman" w:cs="Times New Roman"/>
          <w:color w:val="000000" w:themeColor="text1"/>
        </w:rPr>
      </w:pPr>
      <w:del w:id="33"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4" w:author="MASSARO Emanuele (JRC-ISPRA)" w:date="2025-04-07T14:05:00Z"/>
          <w:rFonts w:eastAsia="Aptos Display"/>
        </w:rPr>
      </w:pPr>
      <w:commentRangeStart w:id="35"/>
      <w:commentRangeStart w:id="36"/>
      <w:r w:rsidRPr="350D8578">
        <w:rPr>
          <w:rFonts w:eastAsia="Aptos Display"/>
        </w:rPr>
        <w:t>Results</w:t>
      </w:r>
      <w:commentRangeEnd w:id="35"/>
      <w:r w:rsidR="007A54C6">
        <w:rPr>
          <w:rStyle w:val="CommentReference"/>
          <w:rFonts w:ascii="Times New Roman" w:eastAsiaTheme="minorEastAsia" w:hAnsi="Times New Roman" w:cstheme="minorBidi"/>
          <w:b w:val="0"/>
          <w:bCs w:val="0"/>
          <w:color w:val="auto"/>
          <w:lang w:val="en-US"/>
        </w:rPr>
        <w:commentReference w:id="35"/>
      </w:r>
      <w:commentRangeEnd w:id="36"/>
      <w:r w:rsidR="00C17FF7">
        <w:rPr>
          <w:rStyle w:val="CommentReference"/>
          <w:rFonts w:ascii="Times New Roman" w:eastAsiaTheme="minorEastAsia" w:hAnsi="Times New Roman" w:cstheme="minorBidi"/>
          <w:b w:val="0"/>
          <w:bCs w:val="0"/>
          <w:color w:val="auto"/>
          <w:lang w:val="en-US"/>
        </w:rPr>
        <w:commentReference w:id="36"/>
      </w:r>
    </w:p>
    <w:p w14:paraId="53478723" w14:textId="0B10DA9F" w:rsidR="00D72689" w:rsidRDefault="00D72689">
      <w:pPr>
        <w:pStyle w:val="mainTextAgain"/>
        <w:rPr>
          <w:rFonts w:eastAsia="Aptos Display"/>
        </w:rPr>
        <w:pPrChange w:id="37" w:author="MASSARO Emanuele (JRC-ISPRA)" w:date="2025-04-07T14:05:00Z">
          <w:pPr>
            <w:pStyle w:val="Style1-MAIN"/>
          </w:pPr>
        </w:pPrChange>
      </w:pPr>
      <w:ins w:id="38" w:author="MASSARO Emanuele (JRC-ISPRA)" w:date="2025-04-07T14:05:00Z">
        <w:r w:rsidRPr="40C70A96">
          <w:t>We present a spatio-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5A1C7EB7"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5A98305C" w:rsidR="6444EBC5" w:rsidRDefault="6444EBC5" w:rsidP="350D8578">
      <w:pPr>
        <w:pStyle w:val="mainText"/>
      </w:pPr>
      <w:r w:rsidRPr="0E22D7C7">
        <w:rPr>
          <w:rFonts w:eastAsia="Times New Roman" w:cs="Times New Roman"/>
          <w:color w:val="000000" w:themeColor="text1"/>
        </w:rPr>
        <w:t xml:space="preserve">From 1975 to 2020, there </w:t>
      </w:r>
      <w:r w:rsidR="00925CDD">
        <w:rPr>
          <w:rFonts w:eastAsia="Times New Roman" w:cs="Times New Roman"/>
          <w:color w:val="000000" w:themeColor="text1"/>
        </w:rPr>
        <w:t xml:space="preserve">was </w:t>
      </w:r>
      <w:r w:rsidRPr="0E22D7C7">
        <w:rPr>
          <w:rFonts w:eastAsia="Times New Roman" w:cs="Times New Roman"/>
          <w:color w:val="000000" w:themeColor="text1"/>
        </w:rPr>
        <w:t>a significant decline in the global forest area per person (FA</w:t>
      </w:r>
      <w:r w:rsidR="00D774B5">
        <w:rPr>
          <w:rFonts w:eastAsia="Times New Roman" w:cs="Times New Roman"/>
          <w:color w:val="000000" w:themeColor="text1"/>
        </w:rPr>
        <w:t>P</w:t>
      </w:r>
      <w:r w:rsidRPr="0E22D7C7">
        <w:rPr>
          <w:rFonts w:eastAsia="Times New Roman" w:cs="Times New Roman"/>
          <w:color w:val="000000" w:themeColor="text1"/>
        </w:rPr>
        <w:t>)</w:t>
      </w:r>
      <w:r w:rsidR="00456F97">
        <w:rPr>
          <w:rFonts w:eastAsia="Times New Roman" w:cs="Times New Roman"/>
          <w:color w:val="000000" w:themeColor="text1"/>
        </w:rPr>
        <w:t xml:space="preserve"> (</w:t>
      </w:r>
      <w:r w:rsidR="00716A5B">
        <w:rPr>
          <w:rFonts w:eastAsia="Times New Roman" w:cs="Times New Roman"/>
          <w:color w:val="000000" w:themeColor="text1"/>
        </w:rPr>
        <w:t>Fig.</w:t>
      </w:r>
      <w:r w:rsidR="00456F97">
        <w:rPr>
          <w:rFonts w:eastAsia="Times New Roman" w:cs="Times New Roman"/>
          <w:color w:val="000000" w:themeColor="text1"/>
        </w:rPr>
        <w:t xml:space="preserve"> 1)</w:t>
      </w:r>
      <w:r w:rsidR="00DA7CFD">
        <w:rPr>
          <w:rFonts w:eastAsia="Times New Roman" w:cs="Times New Roman"/>
          <w:color w:val="000000" w:themeColor="text1"/>
        </w:rPr>
        <w:t xml:space="preserve">. </w:t>
      </w:r>
      <w:r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1</w:t>
      </w:r>
      <w:r w:rsidR="00BC7D95">
        <w:t>CD</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6D0F6616" w14:textId="3A6805C4" w:rsidR="00455EF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1D).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e.g., 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1C</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0FFCFC54" w14:textId="77777777" w:rsidR="00FC53B6" w:rsidRDefault="00FC53B6" w:rsidP="350D8578">
      <w:pPr>
        <w:pStyle w:val="mainText"/>
        <w:rPr>
          <w:rFonts w:eastAsia="Times New Roman" w:cs="Times New Roman"/>
          <w:color w:val="000000" w:themeColor="text1"/>
        </w:rPr>
      </w:pPr>
    </w:p>
    <w:p w14:paraId="4C5E27B5" w14:textId="205259EA" w:rsidR="00FC53B6" w:rsidRDefault="007C5C68" w:rsidP="00FC53B6">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4903FE7B" wp14:editId="56395BF1">
            <wp:extent cx="5943600" cy="2640965"/>
            <wp:effectExtent l="0" t="0" r="0" b="635"/>
            <wp:docPr id="507964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64307" name="Picture 507964307"/>
                    <pic:cNvPicPr/>
                  </pic:nvPicPr>
                  <pic:blipFill>
                    <a:blip r:embed="rId16">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368B7852" w14:textId="0F77D65E"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from 1975 to 2020</w:t>
      </w:r>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macroregions</w:t>
      </w:r>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C</w:t>
      </w:r>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 xml:space="preserve">Relative change of </w:t>
      </w:r>
      <w:r w:rsidR="00FC53B6" w:rsidRPr="5566A097">
        <w:rPr>
          <w:rStyle w:val="captionTextChar"/>
          <w:rFonts w:ascii="Aptos" w:eastAsia="Aptos" w:hAnsi="Aptos" w:cs="Aptos"/>
          <w:lang w:val="en-US"/>
        </w:rPr>
        <w:t>FA</w:t>
      </w:r>
      <w:r w:rsidR="00B34FF3">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trend between 2020 and 1975</w:t>
      </w:r>
      <w:r w:rsidR="00FC53B6">
        <w:rPr>
          <w:rStyle w:val="captionTextChar"/>
          <w:rFonts w:ascii="Aptos" w:eastAsia="Aptos" w:hAnsi="Aptos" w:cs="Aptos"/>
          <w:lang w:val="en-US"/>
        </w:rPr>
        <w:t xml:space="preserve"> globally. D)</w:t>
      </w:r>
      <w:r w:rsidR="00FC53B6" w:rsidRPr="5566A097">
        <w:rPr>
          <w:rStyle w:val="captionTextChar"/>
          <w:rFonts w:ascii="Aptos" w:eastAsia="Aptos" w:hAnsi="Aptos" w:cs="Aptos"/>
          <w:lang w:val="en-US"/>
        </w:rPr>
        <w:t xml:space="preserve"> Relative change of median values of FA</w:t>
      </w:r>
      <w:r w:rsidR="007C5C68">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across macroregions between 2020 and 1975.</w:t>
      </w:r>
    </w:p>
    <w:p w14:paraId="7433D5D1" w14:textId="06930544" w:rsidR="00897D07"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203191DD" w14:textId="6BFD626E"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t>growth rates in other parts of the world</w:t>
      </w:r>
      <w:r w:rsidR="7BBA0A27" w:rsidRPr="5566A097">
        <w:t xml:space="preserve"> (Fig</w:t>
      </w:r>
      <w:r w:rsidR="00E23264">
        <w:t>.</w:t>
      </w:r>
      <w:r w:rsidR="7BBA0A27" w:rsidRPr="5566A097">
        <w:t xml:space="preserve"> S4)</w:t>
      </w:r>
      <w:r w:rsidR="464471B3" w:rsidRPr="5566A097">
        <w:t xml:space="preserve">, where ongoing deforestation in regions like </w:t>
      </w:r>
      <w:r w:rsidR="464471B3" w:rsidRPr="5566A097">
        <w:lastRenderedPageBreak/>
        <w:t>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5895B69B" w14:textId="7C7DFE1C" w:rsidR="001C5BD0" w:rsidRDefault="6EA68744" w:rsidP="00C41DBB">
      <w:pPr>
        <w:pStyle w:val="mainText"/>
        <w:rPr>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0950160B" w14:textId="29C89097" w:rsidR="0013766B" w:rsidRDefault="0013766B" w:rsidP="00C41DBB">
      <w:pPr>
        <w:pStyle w:val="mainText"/>
        <w:rPr>
          <w:rFonts w:eastAsia="Times New Roman" w:cs="Times New Roman"/>
          <w:color w:val="000000" w:themeColor="text1"/>
          <w:lang w:val="en-GB"/>
        </w:rPr>
      </w:pPr>
      <w:r>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7">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9C24FBA" w14:textId="61CAAD9D" w:rsidR="00890F36" w:rsidRDefault="00716A5B" w:rsidP="00C41DBB">
      <w:pPr>
        <w:pStyle w:val="mainText"/>
        <w:rPr>
          <w:rFonts w:eastAsia="Times New Roman" w:cs="Times New Roman"/>
          <w:color w:val="000000" w:themeColor="text1"/>
          <w:lang w:val="en-GB"/>
        </w:rPr>
      </w:pPr>
      <w:r>
        <w:rPr>
          <w:rStyle w:val="captionTitleChar"/>
          <w:rFonts w:ascii="Aptos" w:eastAsia="Aptos" w:hAnsi="Aptos" w:cs="Aptos"/>
        </w:rPr>
        <w:t>Fig</w:t>
      </w:r>
      <w:r w:rsidR="00BC757E">
        <w:rPr>
          <w:rStyle w:val="captionTitleChar"/>
          <w:rFonts w:ascii="Aptos" w:eastAsia="Aptos" w:hAnsi="Aptos" w:cs="Aptos"/>
        </w:rPr>
        <w:t>ure</w:t>
      </w:r>
      <w:r w:rsidR="006502CD" w:rsidRPr="5566A097">
        <w:rPr>
          <w:rStyle w:val="captionTitleChar"/>
          <w:rFonts w:ascii="Aptos" w:eastAsia="Aptos" w:hAnsi="Aptos" w:cs="Aptos"/>
        </w:rPr>
        <w:t xml:space="preserve"> </w:t>
      </w:r>
      <w:r w:rsidR="003B1814">
        <w:rPr>
          <w:rStyle w:val="captionTitleChar"/>
        </w:rPr>
        <w:t>2</w:t>
      </w:r>
      <w:r w:rsidR="006502CD" w:rsidRPr="5566A097">
        <w:rPr>
          <w:rStyle w:val="captionTitleChar"/>
          <w:rFonts w:ascii="Aptos" w:eastAsia="Aptos" w:hAnsi="Aptos" w:cs="Aptos"/>
        </w:rPr>
        <w:t>. Global and historical distribution of forest proxim</w:t>
      </w:r>
      <w:r w:rsidR="006502CD">
        <w:rPr>
          <w:rStyle w:val="captionTitleChar"/>
          <w:rFonts w:ascii="Aptos" w:eastAsia="Aptos" w:hAnsi="Aptos" w:cs="Aptos"/>
        </w:rPr>
        <w:t>ate</w:t>
      </w:r>
      <w:r w:rsidR="006502CD" w:rsidRPr="5566A097">
        <w:rPr>
          <w:rStyle w:val="captionTitleChar"/>
          <w:rFonts w:ascii="Aptos" w:eastAsia="Aptos" w:hAnsi="Aptos" w:cs="Aptos"/>
        </w:rPr>
        <w:t xml:space="preserve"> people (FPP) from 1975 to 2020</w:t>
      </w:r>
      <w:r w:rsidR="006502CD" w:rsidRPr="5566A097">
        <w:rPr>
          <w:rFonts w:ascii="Calibri" w:eastAsia="Calibri" w:hAnsi="Calibri" w:cs="Calibri"/>
          <w:b/>
          <w:bCs/>
          <w:color w:val="000000" w:themeColor="text1"/>
          <w:sz w:val="22"/>
          <w:szCs w:val="22"/>
          <w:lang w:val="en-GB"/>
        </w:rPr>
        <w:t>.</w:t>
      </w:r>
      <w:r w:rsidR="006502CD">
        <w:rPr>
          <w:rFonts w:ascii="Calibri" w:eastAsia="Calibri" w:hAnsi="Calibri" w:cs="Calibri"/>
          <w:b/>
          <w:bCs/>
          <w:color w:val="000000" w:themeColor="text1"/>
          <w:sz w:val="22"/>
          <w:szCs w:val="22"/>
          <w:lang w:val="en-GB"/>
        </w:rPr>
        <w:t xml:space="preserve"> </w:t>
      </w:r>
      <w:r w:rsidR="006502CD" w:rsidRPr="006502CD">
        <w:rPr>
          <w:rFonts w:ascii="Calibri" w:eastAsia="Calibri" w:hAnsi="Calibri" w:cs="Calibri"/>
          <w:color w:val="000000" w:themeColor="text1"/>
          <w:sz w:val="22"/>
          <w:szCs w:val="22"/>
          <w:lang w:val="en-GB"/>
        </w:rPr>
        <w:t>A</w:t>
      </w:r>
      <w:r w:rsidR="006502CD">
        <w:rPr>
          <w:rFonts w:ascii="Calibri" w:eastAsia="Calibri" w:hAnsi="Calibri" w:cs="Calibri"/>
          <w:color w:val="000000" w:themeColor="text1"/>
          <w:sz w:val="22"/>
          <w:szCs w:val="22"/>
          <w:lang w:val="en-GB"/>
        </w:rPr>
        <w:t>)</w:t>
      </w:r>
      <w:r w:rsidR="00D47B41">
        <w:rPr>
          <w:rFonts w:ascii="Calibri" w:eastAsia="Calibri" w:hAnsi="Calibri" w:cs="Calibri"/>
          <w:color w:val="000000" w:themeColor="text1"/>
          <w:sz w:val="22"/>
          <w:szCs w:val="22"/>
          <w:lang w:val="en-GB"/>
        </w:rPr>
        <w:t xml:space="preserve">-B) FFP values in 2020 globally and for macroregions. C)-D) </w:t>
      </w:r>
      <w:r w:rsidR="00112C5A">
        <w:rPr>
          <w:rFonts w:ascii="Calibri" w:eastAsia="Calibri" w:hAnsi="Calibri" w:cs="Calibri"/>
          <w:color w:val="000000" w:themeColor="text1"/>
          <w:sz w:val="22"/>
          <w:szCs w:val="22"/>
          <w:lang w:val="en-GB"/>
        </w:rPr>
        <w:t xml:space="preserve">Relative change of </w:t>
      </w:r>
      <w:r w:rsidR="00D47B41">
        <w:rPr>
          <w:rFonts w:ascii="Calibri" w:eastAsia="Calibri" w:hAnsi="Calibri" w:cs="Calibri"/>
          <w:color w:val="000000" w:themeColor="text1"/>
          <w:sz w:val="22"/>
          <w:szCs w:val="22"/>
          <w:lang w:val="en-GB"/>
        </w:rPr>
        <w:t>FPP normalized by the population change from 1975 to 2020 globally and for macroregions.</w:t>
      </w:r>
    </w:p>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39" w:author="MASSARO Emanuele (JRC-ISPRA)" w:date="2025-04-07T14:11:00Z"/>
        </w:rPr>
      </w:pPr>
      <w:r>
        <w:t xml:space="preserve">In order to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40"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41" w:author="CESCATTI Alessandro (JRC-ISPRA)" w:date="2024-10-31T11:03:00Z"/>
          <w:del w:id="42" w:author="MASSARO Emanuele (JRC-ISPRA)" w:date="2025-04-07T14:11:00Z"/>
          <w:rFonts w:eastAsia="Times New Roman" w:cs="Times New Roman"/>
          <w:color w:val="000000" w:themeColor="text1"/>
          <w:lang w:val="en-GB"/>
        </w:rPr>
      </w:pPr>
      <m:oMath>
        <m:acc>
          <m:accPr>
            <m:chr m:val="̅"/>
            <m:ctrlPr>
              <w:del w:id="43" w:author="MASSARO Emanuele (JRC-ISPRA)" w:date="2025-04-07T14:11:00Z">
                <w:rPr>
                  <w:rFonts w:ascii="Cambria Math" w:eastAsia="Times New Roman" w:hAnsi="Cambria Math" w:cs="Times New Roman"/>
                  <w:i/>
                  <w:color w:val="000000" w:themeColor="text1"/>
                  <w:lang w:val="en-GB"/>
                </w:rPr>
              </w:del>
            </m:ctrlPr>
          </m:accPr>
          <m:e>
            <m:r>
              <w:del w:id="44"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45" w:author="MASSARO Emanuele (JRC-ISPRA)" w:date="2025-04-07T14:11:00Z">
                <w:rPr>
                  <w:rFonts w:ascii="Cambria Math" w:eastAsia="Times New Roman" w:hAnsi="Cambria Math" w:cs="Times New Roman"/>
                  <w:i/>
                  <w:color w:val="000000" w:themeColor="text1"/>
                  <w:lang w:val="en-GB"/>
                </w:rPr>
              </w:del>
            </m:ctrlPr>
          </m:dPr>
          <m:e>
            <m:r>
              <w:del w:id="46" w:author="MASSARO Emanuele (JRC-ISPRA)" w:date="2025-04-07T14:11:00Z">
                <w:rPr>
                  <w:rFonts w:ascii="Cambria Math" w:eastAsia="Times New Roman" w:hAnsi="Cambria Math" w:cs="Times New Roman"/>
                  <w:color w:val="000000" w:themeColor="text1"/>
                  <w:lang w:val="en-GB"/>
                </w:rPr>
                <m:t>%</m:t>
              </w:del>
            </m:r>
          </m:e>
        </m:d>
        <m:r>
          <w:del w:id="47" w:author="MASSARO Emanuele (JRC-ISPRA)" w:date="2025-04-07T14:11:00Z">
            <w:rPr>
              <w:rFonts w:ascii="Cambria Math" w:eastAsia="Times New Roman" w:hAnsi="Cambria Math" w:cs="Times New Roman"/>
              <w:color w:val="000000" w:themeColor="text1"/>
              <w:lang w:val="en-GB"/>
            </w:rPr>
            <m:t>=100*(</m:t>
          </w:del>
        </m:r>
        <m:acc>
          <m:accPr>
            <m:chr m:val="̅"/>
            <m:ctrlPr>
              <w:del w:id="48" w:author="MASSARO Emanuele (JRC-ISPRA)" w:date="2025-04-07T14:11:00Z">
                <w:rPr>
                  <w:rFonts w:ascii="Cambria Math" w:eastAsia="Times New Roman" w:hAnsi="Cambria Math" w:cs="Times New Roman"/>
                  <w:i/>
                  <w:color w:val="000000" w:themeColor="text1"/>
                  <w:lang w:val="en-GB"/>
                </w:rPr>
              </w:del>
            </m:ctrlPr>
          </m:accPr>
          <m:e>
            <m:r>
              <w:del w:id="49" w:author="MASSARO Emanuele (JRC-ISPRA)" w:date="2025-04-07T14:11:00Z">
                <w:rPr>
                  <w:rFonts w:ascii="Cambria Math" w:eastAsia="Times New Roman" w:hAnsi="Cambria Math" w:cs="Times New Roman"/>
                  <w:color w:val="000000" w:themeColor="text1"/>
                  <w:lang w:val="en-GB"/>
                </w:rPr>
                <m:t>FPP</m:t>
              </w:del>
            </m:r>
          </m:e>
        </m:acc>
        <m:d>
          <m:dPr>
            <m:ctrlPr>
              <w:del w:id="50" w:author="MASSARO Emanuele (JRC-ISPRA)" w:date="2025-04-07T14:11:00Z">
                <w:rPr>
                  <w:rFonts w:ascii="Cambria Math" w:eastAsia="Times New Roman" w:hAnsi="Cambria Math" w:cs="Times New Roman"/>
                  <w:i/>
                  <w:color w:val="000000" w:themeColor="text1"/>
                  <w:lang w:val="en-GB"/>
                </w:rPr>
              </w:del>
            </m:ctrlPr>
          </m:dPr>
          <m:e>
            <m:r>
              <w:del w:id="51" w:author="MASSARO Emanuele (JRC-ISPRA)" w:date="2025-04-07T14:11:00Z">
                <w:rPr>
                  <w:rFonts w:ascii="Cambria Math" w:eastAsia="Times New Roman" w:hAnsi="Cambria Math" w:cs="Times New Roman"/>
                  <w:color w:val="000000" w:themeColor="text1"/>
                  <w:lang w:val="en-GB"/>
                </w:rPr>
                <m:t>2020</m:t>
              </w:del>
            </m:r>
          </m:e>
        </m:d>
        <m:r>
          <w:del w:id="52" w:author="MASSARO Emanuele (JRC-ISPRA)" w:date="2025-04-07T14:11:00Z">
            <w:rPr>
              <w:rFonts w:ascii="Cambria Math" w:eastAsia="Times New Roman" w:hAnsi="Cambria Math" w:cs="Times New Roman"/>
              <w:color w:val="000000" w:themeColor="text1"/>
              <w:lang w:val="en-GB"/>
            </w:rPr>
            <m:t>-</m:t>
          </w:del>
        </m:r>
        <m:acc>
          <m:accPr>
            <m:chr m:val="̅"/>
            <m:ctrlPr>
              <w:del w:id="53" w:author="MASSARO Emanuele (JRC-ISPRA)" w:date="2025-04-07T14:11:00Z">
                <w:rPr>
                  <w:rFonts w:ascii="Cambria Math" w:eastAsia="Times New Roman" w:hAnsi="Cambria Math" w:cs="Times New Roman"/>
                  <w:i/>
                  <w:color w:val="000000" w:themeColor="text1"/>
                  <w:lang w:val="en-GB"/>
                </w:rPr>
              </w:del>
            </m:ctrlPr>
          </m:accPr>
          <m:e>
            <m:r>
              <w:del w:id="54" w:author="MASSARO Emanuele (JRC-ISPRA)" w:date="2025-04-07T14:11:00Z">
                <w:rPr>
                  <w:rFonts w:ascii="Cambria Math" w:eastAsia="Times New Roman" w:hAnsi="Cambria Math" w:cs="Times New Roman"/>
                  <w:color w:val="000000" w:themeColor="text1"/>
                  <w:lang w:val="en-GB"/>
                </w:rPr>
                <m:t>FPP</m:t>
              </w:del>
            </m:r>
          </m:e>
        </m:acc>
        <m:d>
          <m:dPr>
            <m:ctrlPr>
              <w:del w:id="55" w:author="MASSARO Emanuele (JRC-ISPRA)" w:date="2025-04-07T14:11:00Z">
                <w:rPr>
                  <w:rFonts w:ascii="Cambria Math" w:eastAsia="Times New Roman" w:hAnsi="Cambria Math" w:cs="Times New Roman"/>
                  <w:i/>
                  <w:color w:val="000000" w:themeColor="text1"/>
                  <w:lang w:val="en-GB"/>
                </w:rPr>
              </w:del>
            </m:ctrlPr>
          </m:dPr>
          <m:e>
            <m:r>
              <w:del w:id="56" w:author="MASSARO Emanuele (JRC-ISPRA)" w:date="2025-04-07T14:11:00Z">
                <w:rPr>
                  <w:rFonts w:ascii="Cambria Math" w:eastAsia="Times New Roman" w:hAnsi="Cambria Math" w:cs="Times New Roman"/>
                  <w:color w:val="000000" w:themeColor="text1"/>
                  <w:lang w:val="en-GB"/>
                </w:rPr>
                <m:t>1975</m:t>
              </w:del>
            </m:r>
          </m:e>
        </m:d>
        <m:r>
          <w:del w:id="57" w:author="MASSARO Emanuele (JRC-ISPRA)" w:date="2025-04-07T14:11:00Z">
            <w:rPr>
              <w:rFonts w:ascii="Cambria Math" w:eastAsia="Times New Roman" w:hAnsi="Cambria Math" w:cs="Times New Roman"/>
              <w:color w:val="000000" w:themeColor="text1"/>
              <w:lang w:val="en-GB"/>
            </w:rPr>
            <m:t>)/</m:t>
          </w:del>
        </m:r>
        <m:acc>
          <m:accPr>
            <m:chr m:val="̅"/>
            <m:ctrlPr>
              <w:del w:id="58" w:author="MASSARO Emanuele (JRC-ISPRA)" w:date="2025-04-07T14:11:00Z">
                <w:rPr>
                  <w:rFonts w:ascii="Cambria Math" w:eastAsia="Times New Roman" w:hAnsi="Cambria Math" w:cs="Times New Roman"/>
                  <w:i/>
                  <w:color w:val="000000" w:themeColor="text1"/>
                  <w:lang w:val="en-GB"/>
                </w:rPr>
              </w:del>
            </m:ctrlPr>
          </m:accPr>
          <m:e>
            <m:r>
              <w:del w:id="59" w:author="MASSARO Emanuele (JRC-ISPRA)" w:date="2025-04-07T14:11:00Z">
                <w:rPr>
                  <w:rFonts w:ascii="Cambria Math" w:eastAsia="Times New Roman" w:hAnsi="Cambria Math" w:cs="Times New Roman"/>
                  <w:color w:val="000000" w:themeColor="text1"/>
                  <w:lang w:val="en-GB"/>
                </w:rPr>
                <m:t>FPP</m:t>
              </w:del>
            </m:r>
          </m:e>
        </m:acc>
        <m:d>
          <m:dPr>
            <m:ctrlPr>
              <w:del w:id="60" w:author="MASSARO Emanuele (JRC-ISPRA)" w:date="2025-04-07T14:11:00Z">
                <w:rPr>
                  <w:rFonts w:ascii="Cambria Math" w:eastAsia="Times New Roman" w:hAnsi="Cambria Math" w:cs="Times New Roman"/>
                  <w:i/>
                  <w:color w:val="000000" w:themeColor="text1"/>
                  <w:lang w:val="en-GB"/>
                </w:rPr>
              </w:del>
            </m:ctrlPr>
          </m:dPr>
          <m:e>
            <m:r>
              <w:del w:id="61" w:author="MASSARO Emanuele (JRC-ISPRA)" w:date="2025-04-07T14:11:00Z">
                <w:rPr>
                  <w:rFonts w:ascii="Cambria Math" w:eastAsia="Times New Roman" w:hAnsi="Cambria Math" w:cs="Times New Roman"/>
                  <w:color w:val="000000" w:themeColor="text1"/>
                  <w:lang w:val="en-GB"/>
                </w:rPr>
                <m:t>1975</m:t>
              </w:del>
            </m:r>
          </m:e>
        </m:d>
      </m:oMath>
      <w:del w:id="62"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63" w:author="CESCATTI Alessandro (JRC-ISPRA)" w:date="2024-10-31T11:01:00Z"/>
          <w:rFonts w:eastAsia="Times New Roman" w:cs="Times New Roman"/>
          <w:color w:val="000000" w:themeColor="text1"/>
          <w:lang w:val="en-GB"/>
        </w:rPr>
      </w:pPr>
      <w:del w:id="64"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65" w:author="MASSARO Emanuele (JRC-ISPRA)" w:date="2025-04-07T14:11:00Z">
                <w:rPr>
                  <w:rFonts w:ascii="Cambria Math" w:eastAsia="Times New Roman" w:hAnsi="Cambria Math" w:cs="Times New Roman"/>
                  <w:i/>
                  <w:color w:val="000000" w:themeColor="text1"/>
                  <w:lang w:val="en-GB"/>
                </w:rPr>
              </w:del>
            </m:ctrlPr>
          </m:accPr>
          <m:e>
            <m:r>
              <w:del w:id="66" w:author="MASSARO Emanuele (JRC-ISPRA)" w:date="2025-04-07T14:11:00Z">
                <w:rPr>
                  <w:rFonts w:ascii="Cambria Math" w:eastAsia="Times New Roman" w:hAnsi="Cambria Math" w:cs="Times New Roman"/>
                  <w:color w:val="000000" w:themeColor="text1"/>
                  <w:lang w:val="en-GB"/>
                </w:rPr>
                <m:t>FPP</m:t>
              </w:del>
            </m:r>
          </m:e>
        </m:acc>
        <m:d>
          <m:dPr>
            <m:ctrlPr>
              <w:del w:id="67" w:author="MASSARO Emanuele (JRC-ISPRA)" w:date="2025-04-07T14:11:00Z">
                <w:rPr>
                  <w:rFonts w:ascii="Cambria Math" w:eastAsia="Times New Roman" w:hAnsi="Cambria Math" w:cs="Times New Roman"/>
                  <w:i/>
                  <w:color w:val="000000" w:themeColor="text1"/>
                  <w:lang w:val="en-GB"/>
                </w:rPr>
              </w:del>
            </m:ctrlPr>
          </m:dPr>
          <m:e>
            <m:r>
              <w:del w:id="68" w:author="MASSARO Emanuele (JRC-ISPRA)" w:date="2025-04-07T14:11:00Z">
                <w:rPr>
                  <w:rFonts w:ascii="Cambria Math" w:eastAsia="Times New Roman" w:hAnsi="Cambria Math" w:cs="Times New Roman"/>
                  <w:color w:val="000000" w:themeColor="text1"/>
                  <w:lang w:val="en-GB"/>
                </w:rPr>
                <m:t>year</m:t>
              </w:del>
            </m:r>
          </m:e>
        </m:d>
        <m:r>
          <w:del w:id="69" w:author="MASSARO Emanuele (JRC-ISPRA)" w:date="2025-04-07T14:11:00Z">
            <w:rPr>
              <w:rFonts w:ascii="Cambria Math" w:eastAsia="Times New Roman" w:hAnsi="Cambria Math" w:cs="Times New Roman"/>
              <w:color w:val="000000" w:themeColor="text1"/>
              <w:lang w:val="en-GB"/>
            </w:rPr>
            <m:t>=FPP(year)/P(year)</m:t>
          </w:del>
        </m:r>
      </m:oMath>
      <w:del w:id="70" w:author="MASSARO Emanuele (JRC-ISPRA)" w:date="2025-04-07T14:11:00Z">
        <w:r w:rsidDel="00D72689">
          <w:rPr>
            <w:rFonts w:eastAsia="Times New Roman" w:cs="Times New Roman"/>
            <w:color w:val="000000" w:themeColor="text1"/>
            <w:lang w:val="en-GB"/>
          </w:rPr>
          <w:delText>.</w:delText>
        </w:r>
      </w:del>
      <w:ins w:id="71"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macroregions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 xml:space="preserve">Europe, </w:t>
      </w:r>
      <w:r w:rsidR="00724EA4" w:rsidRPr="00724EA4">
        <w:lastRenderedPageBreak/>
        <w:t>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8">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macroregions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w:t>
      </w:r>
      <w:r w:rsidR="00F478A4" w:rsidRPr="00F478A4">
        <w:rPr>
          <w:rStyle w:val="captionTextChar"/>
          <w:rFonts w:ascii="Aptos" w:eastAsia="Aptos" w:hAnsi="Aptos" w:cs="Aptos"/>
          <w:lang w:val="en-US"/>
        </w:rPr>
        <w:lastRenderedPageBreak/>
        <w:t xml:space="preserve">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7521EF67" w14:textId="77777777" w:rsidR="00D72689" w:rsidRDefault="00D72689" w:rsidP="00D72689">
      <w:pPr>
        <w:pStyle w:val="mainText"/>
        <w:rPr>
          <w:ins w:id="72" w:author="MASSARO Emanuele (JRC-ISPRA)" w:date="2025-04-07T14:08:00Z"/>
        </w:rPr>
      </w:pPr>
      <w:ins w:id="73" w:author="MASSARO Emanuele (JRC-ISPRA)" w:date="2025-04-07T14:08:00Z">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ins>
    </w:p>
    <w:p w14:paraId="31EA44A5" w14:textId="77777777" w:rsidR="00D72689" w:rsidRDefault="00D72689" w:rsidP="00D72689">
      <w:pPr>
        <w:pStyle w:val="mainText"/>
        <w:rPr>
          <w:ins w:id="74" w:author="MASSARO Emanuele (JRC-ISPRA)" w:date="2025-04-07T14:08:00Z"/>
        </w:rPr>
      </w:pPr>
      <w:ins w:id="75" w:author="MASSARO Emanuele (JRC-ISPRA)" w:date="2025-04-07T14:08:00Z">
        <w:r>
          <w:t>Over the 45-year period (1975–2020), FHN exhibited significant spatial and temporal variations across different macroregions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including forest loss, deforestation-related land-use change, and population dynamics affecting settlement patterns.</w:t>
        </w:r>
      </w:ins>
    </w:p>
    <w:p w14:paraId="03583C18" w14:textId="77777777" w:rsidR="00D72689" w:rsidRDefault="00D72689" w:rsidP="00D72689">
      <w:pPr>
        <w:pStyle w:val="mainText"/>
        <w:rPr>
          <w:ins w:id="76" w:author="MASSARO Emanuele (JRC-ISPRA)" w:date="2025-04-07T14:08:00Z"/>
        </w:rPr>
      </w:pPr>
      <w:ins w:id="77" w:author="MASSARO Emanuele (JRC-ISPRA)" w:date="2025-04-07T14:08:00Z">
        <w:r>
          <w:t>The diverse regional changes in FHN are summarized in Fig. 3C, showing relative FHN variations across continents and subregions. Approximately half of the macroregions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However, 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w:t>
        </w:r>
      </w:ins>
    </w:p>
    <w:p w14:paraId="30716528" w14:textId="77777777" w:rsidR="00D72689" w:rsidRDefault="00D72689" w:rsidP="00D72689">
      <w:pPr>
        <w:pStyle w:val="mainText"/>
        <w:rPr>
          <w:ins w:id="78" w:author="MASSARO Emanuele (JRC-ISPRA)" w:date="2025-04-07T14:08:00Z"/>
        </w:rPr>
      </w:pPr>
      <w:ins w:id="79" w:author="MASSARO Emanuele (JRC-ISPRA)" w:date="2025-04-07T14:08:00Z">
        <w:r>
          <w:t>To further explore the spatiotemporal dynamics of FHN, we analyzed distributional shifts in FHN values between 1975 and 2020 for two contrasting cases: Southern Europe and South-</w:t>
        </w:r>
        <w:r>
          <w:lastRenderedPageBreak/>
          <w:t>Eastern Asia (Fig. 4). In Southern Europe, the FHN distribution shifted rightward, indicating that a greater proportion of the population lived closer to forests over time, consistent with the positive trend observed (Fig. 3C, Fig. 3D). In contrast, South-Eastern Asia exhibited a leftward shift in FHN, signaling increasing distances between human populations and forests. This pattern aligns with regional urbanization trends, deforestation, and population expansion into non-forested areas, which likely contributed to the observed decline in FHN (Fig. 4B, Fig. 3C).</w:t>
        </w:r>
      </w:ins>
    </w:p>
    <w:p w14:paraId="09428EEB" w14:textId="77777777" w:rsidR="00D72689" w:rsidRDefault="00D72689" w:rsidP="00D72689">
      <w:pPr>
        <w:pStyle w:val="mainText"/>
        <w:rPr>
          <w:ins w:id="80" w:author="MASSARO Emanuele (JRC-ISPRA)" w:date="2025-04-07T14:08:00Z"/>
        </w:rPr>
      </w:pPr>
      <w:ins w:id="81" w:author="MASSARO Emanuele (JRC-ISPRA)" w:date="2025-04-07T14:08:00Z">
        <w:r>
          <w:t xml:space="preserve">At a global scale, the difference in FHN distribution quantiles between 1975 and 2020 highlights regions where populations moved closer to forests, as well as areas where they became more spatially distant. Positive shifts indicate increased proximity to forests, while negative shifts suggest growing human-forest separation. The resulting complex spatial mosaic across Europe, Oceania, South America, Africa, and Asia (Fig. 4C) reflects the diverse regional dynamics that have shaped human-forest interactions over time. </w:t>
        </w:r>
      </w:ins>
    </w:p>
    <w:p w14:paraId="7E8F39F7" w14:textId="77777777" w:rsidR="00D72689" w:rsidRDefault="00D72689" w:rsidP="00D72689">
      <w:pPr>
        <w:pStyle w:val="mainText"/>
        <w:rPr>
          <w:ins w:id="82" w:author="MASSARO Emanuele (JRC-ISPRA)" w:date="2025-04-07T14:08:00Z"/>
        </w:rPr>
      </w:pPr>
    </w:p>
    <w:p w14:paraId="42650BF6" w14:textId="1F7FECD3" w:rsidR="001136A6" w:rsidDel="00D72689" w:rsidRDefault="00AD6ED6" w:rsidP="00A94FD8">
      <w:pPr>
        <w:pStyle w:val="mainText"/>
        <w:rPr>
          <w:del w:id="83" w:author="MASSARO Emanuele (JRC-ISPRA)" w:date="2025-04-07T14:08:00Z"/>
        </w:rPr>
      </w:pPr>
      <w:del w:id="84" w:author="MASSARO Emanuele (JRC-ISPRA)" w:date="2025-04-07T14:08:00Z">
        <w:r w:rsidRPr="12032517" w:rsidDel="00D72689">
          <w:lastRenderedPageBreak/>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85" w:author="MASSARO Emanuele (JRC-ISPRA)" w:date="2025-04-07T14:08:00Z"/>
          <w:lang w:val="en-GB"/>
        </w:rPr>
      </w:pPr>
      <w:del w:id="86"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87" w:author="MASSARO Emanuele (JRC-ISPRA)" w:date="2025-04-07T14:08:00Z"/>
          <w:rStyle w:val="captionTextChar"/>
          <w:rFonts w:ascii="Times New Roman" w:hAnsi="Times New Roman"/>
          <w:color w:val="auto"/>
          <w:sz w:val="24"/>
          <w:szCs w:val="24"/>
          <w:lang w:val="en-US"/>
        </w:rPr>
      </w:pPr>
      <w:del w:id="88"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6782304" w14:textId="6B895681" w:rsidR="00B479D2" w:rsidRPr="007655BE" w:rsidRDefault="00F735AE" w:rsidP="12032517">
      <w:pPr>
        <w:pStyle w:val="mainText"/>
      </w:pPr>
      <w:r>
        <w:rPr>
          <w:noProof/>
        </w:rPr>
        <w:drawing>
          <wp:inline distT="0" distB="0" distL="0" distR="0" wp14:anchorId="1C3AAB41" wp14:editId="5A68A4B1">
            <wp:extent cx="5397500" cy="6477000"/>
            <wp:effectExtent l="0" t="0" r="0" b="0"/>
            <wp:docPr id="314581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81641" name="Picture 314581641"/>
                    <pic:cNvPicPr/>
                  </pic:nvPicPr>
                  <pic:blipFill>
                    <a:blip r:embed="rId19">
                      <a:extLst>
                        <a:ext uri="{28A0092B-C50C-407E-A947-70E740481C1C}">
                          <a14:useLocalDpi xmlns:a14="http://schemas.microsoft.com/office/drawing/2010/main" val="0"/>
                        </a:ext>
                      </a:extLst>
                    </a:blip>
                    <a:stretch>
                      <a:fillRect/>
                    </a:stretch>
                  </pic:blipFill>
                  <pic:spPr>
                    <a:xfrm>
                      <a:off x="0" y="0"/>
                      <a:ext cx="5397500" cy="6477000"/>
                    </a:xfrm>
                    <a:prstGeom prst="rect">
                      <a:avLst/>
                    </a:prstGeom>
                  </pic:spPr>
                </pic:pic>
              </a:graphicData>
            </a:graphic>
          </wp:inline>
        </w:drawing>
      </w:r>
    </w:p>
    <w:p w14:paraId="01B37932" w14:textId="0DECD3AC" w:rsidR="00C543B4" w:rsidRPr="00A32678" w:rsidRDefault="00716A5B" w:rsidP="00C543B4">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6018E0">
        <w:rPr>
          <w:rStyle w:val="captionTitleChar"/>
          <w:rFonts w:ascii="Aptos" w:eastAsia="Aptos" w:hAnsi="Aptos" w:cs="Aptos"/>
          <w:lang w:val="en-US"/>
        </w:rPr>
        <w:t>ure</w:t>
      </w:r>
      <w:r w:rsidR="3E61587C" w:rsidRPr="12032517">
        <w:rPr>
          <w:rStyle w:val="captionTitleChar"/>
          <w:rFonts w:ascii="Aptos" w:eastAsia="Aptos" w:hAnsi="Aptos" w:cs="Aptos"/>
          <w:lang w:val="en-US"/>
        </w:rPr>
        <w:t xml:space="preserve"> </w:t>
      </w:r>
      <w:r w:rsidR="65626501" w:rsidRPr="12032517">
        <w:rPr>
          <w:rStyle w:val="captionTitleChar"/>
          <w:rFonts w:ascii="Aptos" w:eastAsia="Aptos" w:hAnsi="Aptos" w:cs="Aptos"/>
          <w:lang w:val="en-US"/>
        </w:rPr>
        <w:t>4</w:t>
      </w:r>
      <w:r w:rsidR="3E61587C" w:rsidRPr="12032517">
        <w:rPr>
          <w:rStyle w:val="captionTitleChar"/>
          <w:rFonts w:ascii="Aptos" w:eastAsia="Aptos" w:hAnsi="Aptos" w:cs="Aptos"/>
          <w:lang w:val="en-US"/>
        </w:rPr>
        <w:t xml:space="preserve">. </w:t>
      </w:r>
      <w:r w:rsidR="739643F1" w:rsidRPr="12032517">
        <w:rPr>
          <w:rStyle w:val="captionTitleChar"/>
          <w:rFonts w:ascii="Aptos" w:eastAsia="Aptos" w:hAnsi="Aptos" w:cs="Aptos"/>
          <w:lang w:val="en-US"/>
        </w:rPr>
        <w:t>Change in the distribution of the Forest Human Nexus (FHN) from 1975 to 2020.</w:t>
      </w:r>
      <w:r w:rsidR="3E61587C" w:rsidRPr="12032517">
        <w:rPr>
          <w:rFonts w:ascii="Calibri" w:eastAsia="Calibri" w:hAnsi="Calibri" w:cs="Calibri"/>
          <w:b/>
          <w:bCs/>
          <w:color w:val="000000" w:themeColor="text1"/>
          <w:sz w:val="22"/>
          <w:szCs w:val="22"/>
        </w:rPr>
        <w:t xml:space="preserve"> </w:t>
      </w:r>
      <w:r w:rsidR="3E61587C" w:rsidRPr="12032517">
        <w:rPr>
          <w:rStyle w:val="captionTextChar"/>
          <w:rFonts w:ascii="Aptos" w:eastAsia="Aptos" w:hAnsi="Aptos" w:cs="Aptos"/>
          <w:lang w:val="en-US"/>
        </w:rPr>
        <w:t>A) - B) Di</w:t>
      </w:r>
      <w:r w:rsidR="4B589582" w:rsidRPr="12032517">
        <w:rPr>
          <w:rStyle w:val="captionTextChar"/>
          <w:rFonts w:ascii="Aptos" w:eastAsia="Aptos" w:hAnsi="Aptos" w:cs="Aptos"/>
          <w:lang w:val="en-US"/>
        </w:rPr>
        <w:t>stributions of FHN for Souther</w:t>
      </w:r>
      <w:r w:rsidR="6B714ABC" w:rsidRPr="12032517">
        <w:rPr>
          <w:rStyle w:val="captionTextChar"/>
          <w:rFonts w:ascii="Aptos" w:eastAsia="Aptos" w:hAnsi="Aptos" w:cs="Aptos"/>
          <w:lang w:val="en-US"/>
        </w:rPr>
        <w:t>n</w:t>
      </w:r>
      <w:r w:rsidR="4B589582" w:rsidRPr="12032517">
        <w:rPr>
          <w:rStyle w:val="captionTextChar"/>
          <w:rFonts w:ascii="Aptos" w:eastAsia="Aptos" w:hAnsi="Aptos" w:cs="Aptos"/>
          <w:lang w:val="en-US"/>
        </w:rPr>
        <w:t xml:space="preserve"> Europe and South-Eastern Asia for 1975 and 2020</w:t>
      </w:r>
      <w:r w:rsidR="3E61587C" w:rsidRPr="12032517">
        <w:rPr>
          <w:rStyle w:val="captionTextChar"/>
          <w:rFonts w:ascii="Aptos" w:eastAsia="Aptos" w:hAnsi="Aptos" w:cs="Aptos"/>
          <w:lang w:val="en-US"/>
        </w:rPr>
        <w:t>. C)</w:t>
      </w:r>
      <w:r w:rsidR="2624FBF0" w:rsidRPr="12032517">
        <w:rPr>
          <w:rStyle w:val="captionTextChar"/>
          <w:rFonts w:ascii="Aptos" w:eastAsia="Aptos" w:hAnsi="Aptos" w:cs="Aptos"/>
          <w:lang w:val="en-US"/>
        </w:rPr>
        <w:t xml:space="preserve"> Global shifts in FHN distribution, representing the difference between the quantiles of 2020 and 1975.</w:t>
      </w:r>
      <w:r w:rsidR="3E61587C" w:rsidRPr="12032517">
        <w:rPr>
          <w:rStyle w:val="captionTextChar"/>
          <w:rFonts w:ascii="Aptos" w:eastAsia="Aptos" w:hAnsi="Aptos" w:cs="Aptos"/>
          <w:lang w:val="en-US"/>
        </w:rPr>
        <w:t xml:space="preserve"> </w:t>
      </w:r>
    </w:p>
    <w:p w14:paraId="3F674F27" w14:textId="049F090C" w:rsidR="6444EBC5" w:rsidRDefault="6444EBC5" w:rsidP="12032517">
      <w:pPr>
        <w:pStyle w:val="Style1-MAIN"/>
        <w:rPr>
          <w:ins w:id="89" w:author="MASSARO Emanuele (JRC-ISPRA)" w:date="2025-04-08T10:22:00Z"/>
          <w:rFonts w:ascii="Aptos Display" w:eastAsia="Aptos Display" w:hAnsi="Aptos Display" w:cs="Aptos Display"/>
        </w:rPr>
      </w:pPr>
      <w:del w:id="90" w:author="MASSARO Emanuele (JRC-ISPRA)" w:date="2025-04-08T10:21:00Z">
        <w:r w:rsidRPr="12032517" w:rsidDel="00AF2AC5">
          <w:rPr>
            <w:rFonts w:ascii="Aptos Display" w:eastAsia="Aptos Display" w:hAnsi="Aptos Display" w:cs="Aptos Display"/>
          </w:rPr>
          <w:lastRenderedPageBreak/>
          <w:delText>Conclusions</w:delText>
        </w:r>
      </w:del>
      <w:ins w:id="91" w:author="MASSARO Emanuele (JRC-ISPRA)" w:date="2025-04-08T10:21:00Z">
        <w:r w:rsidR="00AF2AC5">
          <w:rPr>
            <w:rFonts w:ascii="Aptos Display" w:eastAsia="Aptos Display" w:hAnsi="Aptos Display" w:cs="Aptos Display"/>
          </w:rPr>
          <w:t>Discussions</w:t>
        </w:r>
      </w:ins>
    </w:p>
    <w:p w14:paraId="6EA3557B" w14:textId="56453A51" w:rsidR="00AF2AC5" w:rsidRDefault="00AF2AC5" w:rsidP="00AF2AC5">
      <w:pPr>
        <w:pStyle w:val="mainTextAgain"/>
        <w:rPr>
          <w:rFonts w:eastAsia="Aptos Display"/>
        </w:rPr>
        <w:pPrChange w:id="92" w:author="MASSARO Emanuele (JRC-ISPRA)" w:date="2025-04-08T10:22:00Z">
          <w:pPr>
            <w:pStyle w:val="Style1-MAIN"/>
          </w:pPr>
        </w:pPrChange>
      </w:pPr>
      <w:ins w:id="93" w:author="MASSARO Emanuele (JRC-ISPRA)" w:date="2025-04-08T10:22:00Z">
        <w:r>
          <w:t xml:space="preserve">Forests, covering 31% of the Earth's surface, are critical to maintaining environmental stability, biodiversity, and providing essential ecosystem services. While previous studies have explored various aspects of human-forest interactions^6,26^, this research introduces the Forest Human Nexus (FHN) indicator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31^ and urbanization trends^32^, which have documented increasing separation between human settlements and intact forest ecosystems in many developing regions. Temporal trends in FHN (Fig. 3B) indicate notable shifts in human-forest proximity over the past four decades. Regions such as Southern Europe and Western Europe experienced positive trends, suggesting that human populations in these areas have moved closer to forests. These trends are consistent with documented European forest transition dynamics^33,34^, including reforestation efforts, urban planning strategies that incorporate green spaces, and demographic shifts toward rural areas with greater forest cover^35^.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36,37^, urbanization in non-forested areas^38^, and population growth concentrated in urban centers distant from remaining forest fragments^39^. The distributional analysis of FHN changes (Fig. 4) provides additional insight into regional disparities in human-forest proximity. In Southern Europe, FHN distributions shifted rightward, indicating that a greater proportion of the population lived closer </w:t>
        </w:r>
        <w:r>
          <w:lastRenderedPageBreak/>
          <w:t>to forests over time, consistent with observed forest expansion in abandoned rural areas^40^ and increasing preferences for forest-proximate living^41^. In contrast, Southeast Asia exhibited a leftward shift, signifying an increasing spatial distance between human populations and forests. This pattern is consistent with research documenting rapid urbanization^42^, forest conversion to plantation agriculture^43^, and the concentration of population growth in coastal and peri-urban areas rather than forested regions^44^. These findings emphasize the importance of spatially explicit assessments of human-forest proximity in understanding long-term land-use changes and their potential implications^27--29^. The observed global heterogeneity in FHN trends highlights the complex interplay between socioeconomic development, environmental policies, and demographic shifts in shaping human-forest relationships^45^. Regions experiencing declining FHN values may face greater challenges in maintaining ecosystem service flows to human populations^46^, while also potentially reducing anthropogenic pressures on remaining forest ecosystems^47^. As we look to the future, the FHN 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48^, ecosystem service provision^49^, and human well-being^50^. Ensuring a sustainable balance between human presence and forest ecosystems will be crucial for maintaining environmental integrity and long-term landscape resilience in a rapidly changing world.</w:t>
        </w:r>
      </w:ins>
    </w:p>
    <w:p w14:paraId="2C943E0E" w14:textId="6D3B92AB" w:rsidR="331209CF" w:rsidDel="00D72689" w:rsidRDefault="009E0492" w:rsidP="12032517">
      <w:pPr>
        <w:pStyle w:val="mainText"/>
        <w:rPr>
          <w:del w:id="94" w:author="MASSARO Emanuele (JRC-ISPRA)" w:date="2025-04-07T14:11:00Z"/>
          <w:rFonts w:ascii="Aptos Display" w:eastAsia="Aptos Display" w:hAnsi="Aptos Display" w:cs="Aptos Display"/>
        </w:rPr>
      </w:pPr>
      <w:del w:id="95" w:author="MASSARO Emanuele (JRC-ISPRA)" w:date="2025-04-08T10:21:00Z">
        <w:r w:rsidDel="00AF2AC5">
          <w:rPr>
            <w:rFonts w:cs="Times New Roman"/>
            <w:vertAlign w:val="superscript"/>
            <w:lang w:val="en-GB"/>
          </w:rPr>
          <w:delText>26272829</w:delText>
        </w:r>
      </w:del>
      <w:del w:id="96"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r w:rsidR="008E6E87" w:rsidDel="00D72689">
          <w:rPr>
            <w:rFonts w:eastAsia="Times New Roman" w:cs="Times New Roman"/>
            <w:color w:val="000000" w:themeColor="text1"/>
            <w:lang w:val="en-GB"/>
          </w:rPr>
          <w:delInstrText xml:space="preserve"> ADDIN ZOTERO_ITEM CSL_CITATION {"citationID":"7TiDO2hD","properties":{"formattedCitation":"\\super 25\\nosupersub{}","plainCitation":"25","noteIndex":0},"citationItems":[{"id":2,"uris":["http://zotero.org/users/local/R2jseaDA/items/P29IAHCV"],"itemData":{"id":2,"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8E6E87" w:rsidRPr="008E6E87" w:rsidDel="00D72689">
          <w:rPr>
            <w:rFonts w:cs="Times New Roman"/>
            <w:color w:val="000000"/>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97" w:author="MASSARO Emanuele (JRC-ISPRA)" w:date="2025-04-07T14:11:00Z"/>
        </w:rPr>
      </w:pPr>
      <w:del w:id="98"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99" w:author="MASSARO Emanuele (JRC-ISPRA)" w:date="2025-04-07T14:11:00Z"/>
        </w:rPr>
      </w:pPr>
      <w:del w:id="100"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01" w:author="MASSARO Emanuele (JRC-ISPRA)" w:date="2025-04-07T14:11:00Z"/>
        </w:rPr>
      </w:pPr>
      <w:del w:id="102"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03" w:author="MASSARO Emanuele (JRC-ISPRA)" w:date="2025-04-07T14:11:00Z"/>
        </w:rPr>
      </w:pPr>
      <w:del w:id="104"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403899AD" w:rsidR="00E14015" w:rsidRDefault="380EF4FD" w:rsidP="00274798">
      <w:pPr>
        <w:pStyle w:val="mainTextAgain"/>
        <w:rPr>
          <w:ins w:id="105" w:author="MASSARO Emanuele (JRC-ISPRA)" w:date="2025-04-08T10:16:00Z"/>
        </w:rPr>
      </w:pPr>
      <w:r w:rsidRPr="147BA12E">
        <w:t xml:space="preserve">This study </w:t>
      </w:r>
      <w:r w:rsidR="00242DF5">
        <w:t xml:space="preserve">combines </w:t>
      </w:r>
      <w:commentRangeStart w:id="106"/>
      <w:r w:rsidR="00242DF5">
        <w:t xml:space="preserve">population and </w:t>
      </w:r>
      <w:r w:rsidRPr="147BA12E">
        <w:t xml:space="preserve">land use </w:t>
      </w:r>
      <w:commentRangeEnd w:id="106"/>
      <w:r w:rsidR="00242DF5">
        <w:rPr>
          <w:rStyle w:val="CommentReference"/>
          <w:rFonts w:eastAsiaTheme="minorEastAsia" w:cstheme="minorBidi"/>
          <w:color w:val="auto"/>
        </w:rPr>
        <w:commentReference w:id="106"/>
      </w:r>
      <w:r w:rsidRPr="147BA12E">
        <w:t xml:space="preserve">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AF2AC5">
        <w:instrText xml:space="preserve"> ADDIN ZOTERO_ITEM CSL_CITATION {"citationID":"OR5B4sZT","properties":{"formattedCitation":"\\super 31\\nosupersub{}","plainCitation":"31","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AF2AC5" w:rsidRPr="00AF2AC5">
        <w:rPr>
          <w:color w:val="000000"/>
          <w:vertAlign w:val="superscript"/>
          <w:lang w:val="en-GB"/>
        </w:rPr>
        <w:t>31</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6FF2A06B" w:rsidR="00E14015" w:rsidRDefault="00274798" w:rsidP="00274798">
      <w:pPr>
        <w:pStyle w:val="mainTextAgain"/>
        <w:rPr>
          <w:ins w:id="107"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between forest area and population across the landscape. </w:t>
      </w:r>
      <w:ins w:id="108" w:author="MASSARO Emanuele (JRC-ISPRA)" w:date="2025-04-08T10:16:00Z">
        <w:r w:rsidR="00E14015">
          <w:t xml:space="preserve"> </w:t>
        </w:r>
      </w:ins>
      <w:ins w:id="109" w:author="MASSARO Emanuele (JRC-ISPRA)" w:date="2025-04-08T10:15:00Z">
        <w:r w:rsidR="00E14015" w:rsidRPr="00E14015">
          <w:t xml:space="preserve">This moving window technique is commonly used in landscape ecology and spatial analysis to capture multi-scale patterns and </w:t>
        </w:r>
        <w:r w:rsidR="00E14015" w:rsidRPr="00E14015">
          <w:lastRenderedPageBreak/>
          <w:t>processes across heterogeneous landscapes</w:t>
        </w:r>
      </w:ins>
      <w:r w:rsidR="00E14015">
        <w:fldChar w:fldCharType="begin"/>
      </w:r>
      <w:r w:rsidR="00AF2AC5">
        <w:instrText xml:space="preserve"> ADDIN ZOTERO_ITEM CSL_CITATION {"citationID":"a1f1ac5afc0","properties":{"formattedCitation":"\\super 32\\nosupersub{}","plainCitation":"32","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AF2AC5" w:rsidRPr="00AF2AC5">
        <w:rPr>
          <w:color w:val="000000"/>
          <w:vertAlign w:val="superscript"/>
          <w:lang w:val="en-GB"/>
        </w:rPr>
        <w:t>32</w:t>
      </w:r>
      <w:r w:rsidR="00E14015">
        <w:fldChar w:fldCharType="end"/>
      </w:r>
      <w:ins w:id="110"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20"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HIstoric Land Dynamics Assessment+) global dataset on annual land use/cover change between 1960 and 2019 at 1 km spatial resolution. It is based on a data-driven reconstruction approach and integrates multiple open data streams (from high-resolution remote sensing, long-term land use reconstructions and statistics). It covers six </w:t>
      </w:r>
      <w:r w:rsidRPr="00ED11A4">
        <w:lastRenderedPageBreak/>
        <w:t>generic land use/cover categories: 1: Urban areas, 2: Cropland, 3: Pasture/rangeland, 4: Forest, 5: Unmanaged grass/shrubland, 6: Sparse/no vegetation. The dataset is available o</w:t>
      </w:r>
      <w:r w:rsidR="002935A6">
        <w:t>nline (</w:t>
      </w:r>
      <w:hyperlink r:id="rId21"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4CFE33F0" w:rsidR="00832E47" w:rsidRPr="00501E64" w:rsidRDefault="002E3E59" w:rsidP="00A3319F">
      <w:pPr>
        <w:pStyle w:val="mainTextAgain"/>
      </w:pPr>
      <w:r w:rsidRPr="00501E64">
        <w:rPr>
          <w:b/>
        </w:rPr>
        <w:t>Limitations</w:t>
      </w:r>
      <w:r w:rsidRPr="00501E64">
        <w:t xml:space="preserve">: </w:t>
      </w:r>
      <w:ins w:id="111" w:author="MASSARO Emanuele (JRC-ISPRA)" w:date="2025-04-08T10:12:00Z">
        <w:r w:rsidR="00A3319F">
          <w:t xml:space="preserve">While the HILDA+ dataset provided a robust framework for our analysis, several limitations should be considered. First, the integration of multiple datasets with varying spatial and temporal resolutions introduces uncertainties. The harmonization process may sacrifice finer details and create discrepancies in land use/cover classification. Second, HILDA+ relies on a </w:t>
        </w:r>
        <w:r w:rsidR="00A3319F">
          <w:lastRenderedPageBreak/>
          <w:t>static base year (2015) for initial classification, which may not accurately reflect recent forest dynamics. Changes are modeled based on historical trends that may not capture emerging land use patterns.</w:t>
        </w:r>
      </w:ins>
      <w:ins w:id="112" w:author="MASSARO Emanuele (JRC-ISPRA)" w:date="2025-04-08T10:13:00Z">
        <w:r w:rsidR="00A3319F">
          <w:t xml:space="preserve"> </w:t>
        </w:r>
      </w:ins>
      <w:ins w:id="113"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AF2AC5">
        <w:instrText xml:space="preserve"> ADDIN ZOTERO_ITEM CSL_CITATION {"citationID":"ae9q6veii2","properties":{"formattedCitation":"\\super 33\\nosupersub{}","plainCitation":"33","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AF2AC5" w:rsidRPr="00AF2AC5">
        <w:rPr>
          <w:color w:val="000000"/>
          <w:vertAlign w:val="superscript"/>
          <w:lang w:val="en-GB"/>
        </w:rPr>
        <w:t>33</w:t>
      </w:r>
      <w:r w:rsidR="00A3319F">
        <w:fldChar w:fldCharType="end"/>
      </w:r>
      <w:ins w:id="114" w:author="MASSARO Emanuele (JRC-ISPRA)" w:date="2025-04-08T10:12:00Z">
        <w:r w:rsidR="00A3319F">
          <w:t>. These definitional differences can significantly impact forest area estimates and consequently affect FPP numbers and spatial pattern</w:t>
        </w:r>
      </w:ins>
      <w:ins w:id="115" w:author="MASSARO Emanuele (JRC-ISPRA)" w:date="2025-04-08T10:14:00Z">
        <w:r w:rsidR="00A3319F">
          <w:t>s.</w:t>
        </w:r>
      </w:ins>
      <w:ins w:id="116"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17" w:author="MASSARO Emanuele (JRC-ISPRA)" w:date="2025-04-08T10:13:00Z">
        <w:r w:rsidR="00A3319F">
          <w:t xml:space="preserve"> </w:t>
        </w:r>
      </w:ins>
      <w:ins w:id="118" w:author="MASSARO Emanuele (JRC-ISPRA)" w:date="2025-04-08T10:12:00Z">
        <w:r w:rsidR="00A3319F">
          <w:t>Furthermore, HILDA+ does not differentiate between natural forests and 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19"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r w:rsidRPr="12032517">
        <w:rPr>
          <w:i/>
          <w:iCs/>
        </w:rPr>
        <w:t>FA</w:t>
      </w:r>
      <w:r w:rsidR="00F5156E">
        <w:rPr>
          <w:i/>
          <w:iCs/>
        </w:rPr>
        <w:t>P</w:t>
      </w:r>
      <w:r w:rsidR="0036103A">
        <w:rPr>
          <w:i/>
          <w:iCs/>
          <w:vertAlign w:val="subscript"/>
        </w:rPr>
        <w:t>w</w:t>
      </w:r>
      <w:r>
        <w:t xml:space="preserve"> is defined by the above equation where P</w:t>
      </w:r>
      <w:r w:rsidRPr="12032517">
        <w:rPr>
          <w:vertAlign w:val="subscript"/>
        </w:rPr>
        <w:t>j</w:t>
      </w:r>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t xml:space="preserve">Distance to forest </w:t>
      </w:r>
    </w:p>
    <w:p w14:paraId="64BD398D" w14:textId="2C964245" w:rsidR="147BA12E" w:rsidRDefault="00BE1111" w:rsidP="00CF0CF4">
      <w:pPr>
        <w:pStyle w:val="mainTextAgain"/>
      </w:pPr>
      <w:r>
        <w:t>We used GUIDOS toolbox</w:t>
      </w:r>
      <w:r>
        <w:fldChar w:fldCharType="begin"/>
      </w:r>
      <w:r w:rsidR="00AF2AC5">
        <w:instrText xml:space="preserve"> ADDIN ZOTERO_ITEM CSL_CITATION {"citationID":"jRtAsHrA","properties":{"formattedCitation":"\\super 31\\nosupersub{}","plainCitation":"31","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AF2AC5" w:rsidRPr="00AF2AC5">
        <w:rPr>
          <w:color w:val="000000"/>
          <w:vertAlign w:val="superscript"/>
          <w:lang w:val="en-GB"/>
        </w:rPr>
        <w:t>31</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w:t>
      </w:r>
      <w:r w:rsidR="348539C7">
        <w:lastRenderedPageBreak/>
        <w:t xml:space="preserve">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20"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121" w:author="MASSARO Emanuele (JRC-ISPRA)" w:date="2025-04-07T14:11:00Z">
        <w:r w:rsidR="00D72689">
          <w:t xml:space="preserve"> </w:t>
        </w:r>
      </w:ins>
    </w:p>
    <w:p w14:paraId="60473806" w14:textId="4E8714E6" w:rsidR="00D72689" w:rsidRDefault="00D72689" w:rsidP="00D72689">
      <w:pPr>
        <w:pStyle w:val="mainText"/>
        <w:rPr>
          <w:ins w:id="122" w:author="MASSARO Emanuele (JRC-ISPRA)" w:date="2025-04-07T14:12:00Z"/>
          <w:rFonts w:eastAsia="Times New Roman" w:cs="Times New Roman"/>
          <w:color w:val="000000" w:themeColor="text1"/>
          <w:lang w:val="en-GB"/>
        </w:rPr>
      </w:pPr>
      <w:ins w:id="123"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defined as:</w:t>
        </w:r>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24" w:author="MASSARO Emanuele (JRC-ISPRA)" w:date="2025-04-07T14:11:00Z"/>
          <w:rFonts w:eastAsia="Times New Roman" w:cs="Times New Roman"/>
          <w:color w:val="000000" w:themeColor="text1"/>
          <w:lang w:val="en-GB"/>
        </w:rPr>
      </w:pPr>
      <m:oMath>
        <m:acc>
          <m:accPr>
            <m:chr m:val="̅"/>
            <m:ctrlPr>
              <w:ins w:id="125" w:author="MASSARO Emanuele (JRC-ISPRA)" w:date="2025-04-07T14:11:00Z">
                <w:rPr>
                  <w:rFonts w:ascii="Cambria Math" w:eastAsia="Times New Roman" w:hAnsi="Cambria Math" w:cs="Times New Roman"/>
                  <w:i/>
                  <w:color w:val="000000" w:themeColor="text1"/>
                  <w:lang w:val="en-GB"/>
                </w:rPr>
              </w:ins>
            </m:ctrlPr>
          </m:accPr>
          <m:e>
            <m:r>
              <w:ins w:id="126"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27" w:author="MASSARO Emanuele (JRC-ISPRA)" w:date="2025-04-07T14:11:00Z">
                <w:rPr>
                  <w:rFonts w:ascii="Cambria Math" w:eastAsia="Times New Roman" w:hAnsi="Cambria Math" w:cs="Times New Roman"/>
                  <w:i/>
                  <w:color w:val="000000" w:themeColor="text1"/>
                  <w:lang w:val="en-GB"/>
                </w:rPr>
              </w:ins>
            </m:ctrlPr>
          </m:dPr>
          <m:e>
            <m:r>
              <w:ins w:id="128" w:author="MASSARO Emanuele (JRC-ISPRA)" w:date="2025-04-07T14:11:00Z">
                <w:rPr>
                  <w:rFonts w:ascii="Cambria Math" w:eastAsia="Times New Roman" w:hAnsi="Cambria Math" w:cs="Times New Roman"/>
                  <w:color w:val="000000" w:themeColor="text1"/>
                  <w:lang w:val="en-GB"/>
                </w:rPr>
                <m:t>%</m:t>
              </w:ins>
            </m:r>
          </m:e>
        </m:d>
        <m:r>
          <w:ins w:id="129" w:author="MASSARO Emanuele (JRC-ISPRA)" w:date="2025-04-07T14:11:00Z">
            <w:rPr>
              <w:rFonts w:ascii="Cambria Math" w:eastAsia="Times New Roman" w:hAnsi="Cambria Math" w:cs="Times New Roman"/>
              <w:color w:val="000000" w:themeColor="text1"/>
              <w:lang w:val="en-GB"/>
            </w:rPr>
            <m:t>=100*(</m:t>
          </w:ins>
        </m:r>
        <m:acc>
          <m:accPr>
            <m:chr m:val="̅"/>
            <m:ctrlPr>
              <w:ins w:id="130" w:author="MASSARO Emanuele (JRC-ISPRA)" w:date="2025-04-07T14:11:00Z">
                <w:rPr>
                  <w:rFonts w:ascii="Cambria Math" w:eastAsia="Times New Roman" w:hAnsi="Cambria Math" w:cs="Times New Roman"/>
                  <w:i/>
                  <w:color w:val="000000" w:themeColor="text1"/>
                  <w:lang w:val="en-GB"/>
                </w:rPr>
              </w:ins>
            </m:ctrlPr>
          </m:accPr>
          <m:e>
            <m:r>
              <w:ins w:id="131" w:author="MASSARO Emanuele (JRC-ISPRA)" w:date="2025-04-07T14:11:00Z">
                <w:rPr>
                  <w:rFonts w:ascii="Cambria Math" w:eastAsia="Times New Roman" w:hAnsi="Cambria Math" w:cs="Times New Roman"/>
                  <w:color w:val="000000" w:themeColor="text1"/>
                  <w:lang w:val="en-GB"/>
                </w:rPr>
                <m:t>FPP</m:t>
              </w:ins>
            </m:r>
          </m:e>
        </m:acc>
        <m:d>
          <m:dPr>
            <m:ctrlPr>
              <w:ins w:id="132" w:author="MASSARO Emanuele (JRC-ISPRA)" w:date="2025-04-07T14:11:00Z">
                <w:rPr>
                  <w:rFonts w:ascii="Cambria Math" w:eastAsia="Times New Roman" w:hAnsi="Cambria Math" w:cs="Times New Roman"/>
                  <w:i/>
                  <w:color w:val="000000" w:themeColor="text1"/>
                  <w:lang w:val="en-GB"/>
                </w:rPr>
              </w:ins>
            </m:ctrlPr>
          </m:dPr>
          <m:e>
            <m:r>
              <w:ins w:id="133" w:author="MASSARO Emanuele (JRC-ISPRA)" w:date="2025-04-07T14:11:00Z">
                <w:rPr>
                  <w:rFonts w:ascii="Cambria Math" w:eastAsia="Times New Roman" w:hAnsi="Cambria Math" w:cs="Times New Roman"/>
                  <w:color w:val="000000" w:themeColor="text1"/>
                  <w:lang w:val="en-GB"/>
                </w:rPr>
                <m:t>2020</m:t>
              </w:ins>
            </m:r>
          </m:e>
        </m:d>
        <m:r>
          <w:ins w:id="134" w:author="MASSARO Emanuele (JRC-ISPRA)" w:date="2025-04-07T14:11:00Z">
            <w:rPr>
              <w:rFonts w:ascii="Cambria Math" w:eastAsia="Times New Roman" w:hAnsi="Cambria Math" w:cs="Times New Roman"/>
              <w:color w:val="000000" w:themeColor="text1"/>
              <w:lang w:val="en-GB"/>
            </w:rPr>
            <m:t>-</m:t>
          </w:ins>
        </m:r>
        <m:acc>
          <m:accPr>
            <m:chr m:val="̅"/>
            <m:ctrlPr>
              <w:ins w:id="135" w:author="MASSARO Emanuele (JRC-ISPRA)" w:date="2025-04-07T14:11:00Z">
                <w:rPr>
                  <w:rFonts w:ascii="Cambria Math" w:eastAsia="Times New Roman" w:hAnsi="Cambria Math" w:cs="Times New Roman"/>
                  <w:i/>
                  <w:color w:val="000000" w:themeColor="text1"/>
                  <w:lang w:val="en-GB"/>
                </w:rPr>
              </w:ins>
            </m:ctrlPr>
          </m:accPr>
          <m:e>
            <m:r>
              <w:ins w:id="136" w:author="MASSARO Emanuele (JRC-ISPRA)" w:date="2025-04-07T14:11:00Z">
                <w:rPr>
                  <w:rFonts w:ascii="Cambria Math" w:eastAsia="Times New Roman" w:hAnsi="Cambria Math" w:cs="Times New Roman"/>
                  <w:color w:val="000000" w:themeColor="text1"/>
                  <w:lang w:val="en-GB"/>
                </w:rPr>
                <m:t>FPP</m:t>
              </w:ins>
            </m:r>
          </m:e>
        </m:acc>
        <m:d>
          <m:dPr>
            <m:ctrlPr>
              <w:ins w:id="137" w:author="MASSARO Emanuele (JRC-ISPRA)" w:date="2025-04-07T14:11:00Z">
                <w:rPr>
                  <w:rFonts w:ascii="Cambria Math" w:eastAsia="Times New Roman" w:hAnsi="Cambria Math" w:cs="Times New Roman"/>
                  <w:i/>
                  <w:color w:val="000000" w:themeColor="text1"/>
                  <w:lang w:val="en-GB"/>
                </w:rPr>
              </w:ins>
            </m:ctrlPr>
          </m:dPr>
          <m:e>
            <m:r>
              <w:ins w:id="138" w:author="MASSARO Emanuele (JRC-ISPRA)" w:date="2025-04-07T14:11:00Z">
                <w:rPr>
                  <w:rFonts w:ascii="Cambria Math" w:eastAsia="Times New Roman" w:hAnsi="Cambria Math" w:cs="Times New Roman"/>
                  <w:color w:val="000000" w:themeColor="text1"/>
                  <w:lang w:val="en-GB"/>
                </w:rPr>
                <m:t>1975</m:t>
              </w:ins>
            </m:r>
          </m:e>
        </m:d>
        <m:r>
          <w:ins w:id="139" w:author="MASSARO Emanuele (JRC-ISPRA)" w:date="2025-04-07T14:11:00Z">
            <w:rPr>
              <w:rFonts w:ascii="Cambria Math" w:eastAsia="Times New Roman" w:hAnsi="Cambria Math" w:cs="Times New Roman"/>
              <w:color w:val="000000" w:themeColor="text1"/>
              <w:lang w:val="en-GB"/>
            </w:rPr>
            <m:t>)/</m:t>
          </w:ins>
        </m:r>
        <m:acc>
          <m:accPr>
            <m:chr m:val="̅"/>
            <m:ctrlPr>
              <w:ins w:id="140" w:author="MASSARO Emanuele (JRC-ISPRA)" w:date="2025-04-07T14:11:00Z">
                <w:rPr>
                  <w:rFonts w:ascii="Cambria Math" w:eastAsia="Times New Roman" w:hAnsi="Cambria Math" w:cs="Times New Roman"/>
                  <w:i/>
                  <w:color w:val="000000" w:themeColor="text1"/>
                  <w:lang w:val="en-GB"/>
                </w:rPr>
              </w:ins>
            </m:ctrlPr>
          </m:accPr>
          <m:e>
            <m:r>
              <w:ins w:id="141" w:author="MASSARO Emanuele (JRC-ISPRA)" w:date="2025-04-07T14:11:00Z">
                <w:rPr>
                  <w:rFonts w:ascii="Cambria Math" w:eastAsia="Times New Roman" w:hAnsi="Cambria Math" w:cs="Times New Roman"/>
                  <w:color w:val="000000" w:themeColor="text1"/>
                  <w:lang w:val="en-GB"/>
                </w:rPr>
                <m:t>FPP</m:t>
              </w:ins>
            </m:r>
          </m:e>
        </m:acc>
        <m:d>
          <m:dPr>
            <m:ctrlPr>
              <w:ins w:id="142" w:author="MASSARO Emanuele (JRC-ISPRA)" w:date="2025-04-07T14:11:00Z">
                <w:rPr>
                  <w:rFonts w:ascii="Cambria Math" w:eastAsia="Times New Roman" w:hAnsi="Cambria Math" w:cs="Times New Roman"/>
                  <w:i/>
                  <w:color w:val="000000" w:themeColor="text1"/>
                  <w:lang w:val="en-GB"/>
                </w:rPr>
              </w:ins>
            </m:ctrlPr>
          </m:dPr>
          <m:e>
            <m:r>
              <w:ins w:id="143" w:author="MASSARO Emanuele (JRC-ISPRA)" w:date="2025-04-07T14:11:00Z">
                <w:rPr>
                  <w:rFonts w:ascii="Cambria Math" w:eastAsia="Times New Roman" w:hAnsi="Cambria Math" w:cs="Times New Roman"/>
                  <w:color w:val="000000" w:themeColor="text1"/>
                  <w:lang w:val="en-GB"/>
                </w:rPr>
                <m:t>1975</m:t>
              </w:ins>
            </m:r>
          </m:e>
        </m:d>
      </m:oMath>
      <w:ins w:id="144"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45" w:author="MASSARO Emanuele (JRC-ISPRA)" w:date="2025-04-07T14:11:00Z"/>
          <w:rFonts w:eastAsia="Times New Roman" w:cs="Times New Roman"/>
          <w:color w:val="000000" w:themeColor="text1"/>
          <w:lang w:val="en-GB"/>
        </w:rPr>
      </w:pPr>
      <w:ins w:id="146" w:author="MASSARO Emanuele (JRC-ISPRA)" w:date="2025-04-07T14:11:00Z">
        <w:r>
          <w:rPr>
            <w:rFonts w:eastAsia="Times New Roman" w:cs="Times New Roman"/>
            <w:color w:val="000000" w:themeColor="text1"/>
            <w:lang w:val="en-GB"/>
          </w:rPr>
          <w:t xml:space="preserve">where </w:t>
        </w:r>
      </w:ins>
      <m:oMath>
        <m:acc>
          <m:accPr>
            <m:chr m:val="̅"/>
            <m:ctrlPr>
              <w:ins w:id="147" w:author="MASSARO Emanuele (JRC-ISPRA)" w:date="2025-04-07T14:11:00Z">
                <w:rPr>
                  <w:rFonts w:ascii="Cambria Math" w:eastAsia="Times New Roman" w:hAnsi="Cambria Math" w:cs="Times New Roman"/>
                  <w:i/>
                  <w:color w:val="000000" w:themeColor="text1"/>
                  <w:lang w:val="en-GB"/>
                </w:rPr>
              </w:ins>
            </m:ctrlPr>
          </m:accPr>
          <m:e>
            <m:r>
              <w:ins w:id="148" w:author="MASSARO Emanuele (JRC-ISPRA)" w:date="2025-04-07T14:11:00Z">
                <w:rPr>
                  <w:rFonts w:ascii="Cambria Math" w:eastAsia="Times New Roman" w:hAnsi="Cambria Math" w:cs="Times New Roman"/>
                  <w:color w:val="000000" w:themeColor="text1"/>
                  <w:lang w:val="en-GB"/>
                </w:rPr>
                <m:t>FPP</m:t>
              </w:ins>
            </m:r>
          </m:e>
        </m:acc>
        <m:d>
          <m:dPr>
            <m:ctrlPr>
              <w:ins w:id="149" w:author="MASSARO Emanuele (JRC-ISPRA)" w:date="2025-04-07T14:11:00Z">
                <w:rPr>
                  <w:rFonts w:ascii="Cambria Math" w:eastAsia="Times New Roman" w:hAnsi="Cambria Math" w:cs="Times New Roman"/>
                  <w:i/>
                  <w:color w:val="000000" w:themeColor="text1"/>
                  <w:lang w:val="en-GB"/>
                </w:rPr>
              </w:ins>
            </m:ctrlPr>
          </m:dPr>
          <m:e>
            <m:r>
              <w:ins w:id="150" w:author="MASSARO Emanuele (JRC-ISPRA)" w:date="2025-04-07T14:11:00Z">
                <w:rPr>
                  <w:rFonts w:ascii="Cambria Math" w:eastAsia="Times New Roman" w:hAnsi="Cambria Math" w:cs="Times New Roman"/>
                  <w:color w:val="000000" w:themeColor="text1"/>
                  <w:lang w:val="en-GB"/>
                </w:rPr>
                <m:t>year</m:t>
              </w:ins>
            </m:r>
          </m:e>
        </m:d>
        <m:r>
          <w:ins w:id="151" w:author="MASSARO Emanuele (JRC-ISPRA)" w:date="2025-04-07T14:11:00Z">
            <w:rPr>
              <w:rFonts w:ascii="Cambria Math" w:eastAsia="Times New Roman" w:hAnsi="Cambria Math" w:cs="Times New Roman"/>
              <w:color w:val="000000" w:themeColor="text1"/>
              <w:lang w:val="en-GB"/>
            </w:rPr>
            <m:t>=FPP(year)/P(year)</m:t>
          </w:ins>
        </m:r>
      </m:oMath>
      <w:ins w:id="152"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53"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the FHN</w:t>
      </w:r>
      <w:r w:rsidR="00D46C77" w:rsidRPr="00D46C77">
        <w:rPr>
          <w:vertAlign w:val="subscript"/>
        </w:rPr>
        <w:t>w</w:t>
      </w:r>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P</w:t>
      </w:r>
      <w:r w:rsidRPr="00D46C77">
        <w:rPr>
          <w:i/>
          <w:vertAlign w:val="subscript"/>
        </w:rPr>
        <w:t>j</w:t>
      </w:r>
      <w:r>
        <w:rPr>
          <w:i/>
          <w:vertAlign w:val="subscript"/>
        </w:rPr>
        <w:t xml:space="preserve"> </w:t>
      </w:r>
      <w:r>
        <w:t xml:space="preserve">is the number of people in the cell </w:t>
      </w:r>
      <w:r w:rsidRPr="00D46C77">
        <w:rPr>
          <w:i/>
        </w:rPr>
        <w:t>j</w:t>
      </w:r>
      <w:r>
        <w:rPr>
          <w:i/>
        </w:rPr>
        <w:t xml:space="preserve"> </w:t>
      </w:r>
      <w:r>
        <w:t xml:space="preserve">and </w:t>
      </w:r>
      <w:r w:rsidRPr="00D46C77">
        <w:rPr>
          <w:i/>
        </w:rPr>
        <w:t>D</w:t>
      </w:r>
      <w:r w:rsidRPr="00D46C77">
        <w:rPr>
          <w:i/>
          <w:vertAlign w:val="subscript"/>
        </w:rPr>
        <w:t>j</w:t>
      </w:r>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i)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77777777"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22" w:history="1">
        <w:r w:rsidRPr="000E4530">
          <w:rPr>
            <w:rStyle w:val="Hyperlink"/>
          </w:rPr>
          <w:t>https://github.com/emanuelemassaro/FHN</w:t>
        </w:r>
      </w:hyperlink>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2849B542" w14:textId="77777777" w:rsidR="00AF2AC5" w:rsidRPr="00AF2AC5" w:rsidRDefault="00AF2AC5" w:rsidP="00AF2AC5">
      <w:pPr>
        <w:pStyle w:val="Bibliography"/>
        <w:rPr>
          <w:rFonts w:cs="Times New Roman"/>
          <w:color w:val="000000"/>
          <w:lang w:val="en-GB"/>
        </w:rPr>
      </w:pPr>
      <w:r>
        <w:fldChar w:fldCharType="begin"/>
      </w:r>
      <w:r>
        <w:instrText xml:space="preserve"> ADDIN ZOTERO_BIBL {"uncited":[],"omitted":[],"custom":[]} CSL_BIBLIOGRAPHY </w:instrText>
      </w:r>
      <w:r>
        <w:fldChar w:fldCharType="separate"/>
      </w:r>
      <w:r w:rsidRPr="00AF2AC5">
        <w:rPr>
          <w:rFonts w:cs="Times New Roman"/>
          <w:color w:val="000000"/>
          <w:lang w:val="en-GB"/>
        </w:rPr>
        <w:t>1.</w:t>
      </w:r>
      <w:r w:rsidRPr="00AF2AC5">
        <w:rPr>
          <w:rFonts w:cs="Times New Roman"/>
          <w:color w:val="000000"/>
          <w:lang w:val="en-GB"/>
        </w:rPr>
        <w:tab/>
        <w:t xml:space="preserve">Nesha, K. </w:t>
      </w:r>
      <w:r w:rsidRPr="00AF2AC5">
        <w:rPr>
          <w:rFonts w:cs="Times New Roman"/>
          <w:i/>
          <w:iCs/>
          <w:color w:val="000000"/>
          <w:lang w:val="en-GB"/>
        </w:rPr>
        <w:t>et al.</w:t>
      </w:r>
      <w:r w:rsidRPr="00AF2AC5">
        <w:rPr>
          <w:rFonts w:cs="Times New Roman"/>
          <w:color w:val="000000"/>
          <w:lang w:val="en-GB"/>
        </w:rPr>
        <w:t xml:space="preserve"> An assessment of data sources, data quality and changes in national forest monitoring capacities in the Global Forest Resources Assessment 2005–2020. </w:t>
      </w:r>
      <w:r w:rsidRPr="00AF2AC5">
        <w:rPr>
          <w:rFonts w:cs="Times New Roman"/>
          <w:i/>
          <w:iCs/>
          <w:color w:val="000000"/>
          <w:lang w:val="en-GB"/>
        </w:rPr>
        <w:t>Environ. Res. Lett.</w:t>
      </w:r>
      <w:r w:rsidRPr="00AF2AC5">
        <w:rPr>
          <w:rFonts w:cs="Times New Roman"/>
          <w:color w:val="000000"/>
          <w:lang w:val="en-GB"/>
        </w:rPr>
        <w:t xml:space="preserve"> </w:t>
      </w:r>
      <w:r w:rsidRPr="00AF2AC5">
        <w:rPr>
          <w:rFonts w:cs="Times New Roman"/>
          <w:b/>
          <w:bCs/>
          <w:color w:val="000000"/>
          <w:lang w:val="en-GB"/>
        </w:rPr>
        <w:t>16</w:t>
      </w:r>
      <w:r w:rsidRPr="00AF2AC5">
        <w:rPr>
          <w:rFonts w:cs="Times New Roman"/>
          <w:color w:val="000000"/>
          <w:lang w:val="en-GB"/>
        </w:rPr>
        <w:t>, 054029 (2021).</w:t>
      </w:r>
    </w:p>
    <w:p w14:paraId="2EBB7646"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w:t>
      </w:r>
      <w:r w:rsidRPr="00AF2AC5">
        <w:rPr>
          <w:rFonts w:cs="Times New Roman"/>
          <w:color w:val="000000"/>
          <w:lang w:val="en-GB"/>
        </w:rPr>
        <w:tab/>
        <w:t xml:space="preserve">Ameray, A., Bergeron, Y., Valeria, O., Montoro Girona, M. &amp; Cavard, X. Forest Carbon Management: a Review of Silvicultural Practices and Management Strategies Across Boreal, Temperate and Tropical Forests. </w:t>
      </w:r>
      <w:r w:rsidRPr="00AF2AC5">
        <w:rPr>
          <w:rFonts w:cs="Times New Roman"/>
          <w:i/>
          <w:iCs/>
          <w:color w:val="000000"/>
          <w:lang w:val="en-GB"/>
        </w:rPr>
        <w:t>Curr. For. Rep.</w:t>
      </w:r>
      <w:r w:rsidRPr="00AF2AC5">
        <w:rPr>
          <w:rFonts w:cs="Times New Roman"/>
          <w:color w:val="000000"/>
          <w:lang w:val="en-GB"/>
        </w:rPr>
        <w:t xml:space="preserve"> </w:t>
      </w:r>
      <w:r w:rsidRPr="00AF2AC5">
        <w:rPr>
          <w:rFonts w:cs="Times New Roman"/>
          <w:b/>
          <w:bCs/>
          <w:color w:val="000000"/>
          <w:lang w:val="en-GB"/>
        </w:rPr>
        <w:t>7</w:t>
      </w:r>
      <w:r w:rsidRPr="00AF2AC5">
        <w:rPr>
          <w:rFonts w:cs="Times New Roman"/>
          <w:color w:val="000000"/>
          <w:lang w:val="en-GB"/>
        </w:rPr>
        <w:t>, 245–266 (2021).</w:t>
      </w:r>
    </w:p>
    <w:p w14:paraId="68B53857"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3.</w:t>
      </w:r>
      <w:r w:rsidRPr="00AF2AC5">
        <w:rPr>
          <w:rFonts w:cs="Times New Roman"/>
          <w:color w:val="000000"/>
          <w:lang w:val="en-GB"/>
        </w:rPr>
        <w:tab/>
        <w:t xml:space="preserve">Favero, A., Daigneault, A. &amp; Sohngen, B. Forests: Carbon sequestration, biomass energy, or both? </w:t>
      </w:r>
      <w:r w:rsidRPr="00AF2AC5">
        <w:rPr>
          <w:rFonts w:cs="Times New Roman"/>
          <w:i/>
          <w:iCs/>
          <w:color w:val="000000"/>
          <w:lang w:val="en-GB"/>
        </w:rPr>
        <w:t>Sci. Adv.</w:t>
      </w:r>
      <w:r w:rsidRPr="00AF2AC5">
        <w:rPr>
          <w:rFonts w:cs="Times New Roman"/>
          <w:color w:val="000000"/>
          <w:lang w:val="en-GB"/>
        </w:rPr>
        <w:t xml:space="preserve"> </w:t>
      </w:r>
      <w:r w:rsidRPr="00AF2AC5">
        <w:rPr>
          <w:rFonts w:cs="Times New Roman"/>
          <w:b/>
          <w:bCs/>
          <w:color w:val="000000"/>
          <w:lang w:val="en-GB"/>
        </w:rPr>
        <w:t>6</w:t>
      </w:r>
      <w:r w:rsidRPr="00AF2AC5">
        <w:rPr>
          <w:rFonts w:cs="Times New Roman"/>
          <w:color w:val="000000"/>
          <w:lang w:val="en-GB"/>
        </w:rPr>
        <w:t>, eaay6792 (2020).</w:t>
      </w:r>
    </w:p>
    <w:p w14:paraId="0B3F4470"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4.</w:t>
      </w:r>
      <w:r w:rsidRPr="00AF2AC5">
        <w:rPr>
          <w:rFonts w:cs="Times New Roman"/>
          <w:color w:val="000000"/>
          <w:lang w:val="en-GB"/>
        </w:rPr>
        <w:tab/>
        <w:t xml:space="preserve">Lindenmayer, D. B., Franklin, J. F. &amp; Fischer, J. General management principles and a checklist of strategies to guide forest biodiversity conservation. </w:t>
      </w:r>
      <w:r w:rsidRPr="00AF2AC5">
        <w:rPr>
          <w:rFonts w:cs="Times New Roman"/>
          <w:i/>
          <w:iCs/>
          <w:color w:val="000000"/>
          <w:lang w:val="en-GB"/>
        </w:rPr>
        <w:t>Biol. Conserv.</w:t>
      </w:r>
      <w:r w:rsidRPr="00AF2AC5">
        <w:rPr>
          <w:rFonts w:cs="Times New Roman"/>
          <w:color w:val="000000"/>
          <w:lang w:val="en-GB"/>
        </w:rPr>
        <w:t xml:space="preserve"> </w:t>
      </w:r>
      <w:r w:rsidRPr="00AF2AC5">
        <w:rPr>
          <w:rFonts w:cs="Times New Roman"/>
          <w:b/>
          <w:bCs/>
          <w:color w:val="000000"/>
          <w:lang w:val="en-GB"/>
        </w:rPr>
        <w:t>131</w:t>
      </w:r>
      <w:r w:rsidRPr="00AF2AC5">
        <w:rPr>
          <w:rFonts w:cs="Times New Roman"/>
          <w:color w:val="000000"/>
          <w:lang w:val="en-GB"/>
        </w:rPr>
        <w:t>, 433–445 (2006).</w:t>
      </w:r>
    </w:p>
    <w:p w14:paraId="15314692"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5.</w:t>
      </w:r>
      <w:r w:rsidRPr="00AF2AC5">
        <w:rPr>
          <w:rFonts w:cs="Times New Roman"/>
          <w:color w:val="000000"/>
          <w:lang w:val="en-GB"/>
        </w:rPr>
        <w:tab/>
        <w:t xml:space="preserve">Oldekop, J. A. </w:t>
      </w:r>
      <w:r w:rsidRPr="00AF2AC5">
        <w:rPr>
          <w:rFonts w:cs="Times New Roman"/>
          <w:i/>
          <w:iCs/>
          <w:color w:val="000000"/>
          <w:lang w:val="en-GB"/>
        </w:rPr>
        <w:t>et al.</w:t>
      </w:r>
      <w:r w:rsidRPr="00AF2AC5">
        <w:rPr>
          <w:rFonts w:cs="Times New Roman"/>
          <w:color w:val="000000"/>
          <w:lang w:val="en-GB"/>
        </w:rPr>
        <w:t xml:space="preserve"> Forest-linked livelihoods in a globalized world. </w:t>
      </w:r>
      <w:r w:rsidRPr="00AF2AC5">
        <w:rPr>
          <w:rFonts w:cs="Times New Roman"/>
          <w:i/>
          <w:iCs/>
          <w:color w:val="000000"/>
          <w:lang w:val="en-GB"/>
        </w:rPr>
        <w:t>Nat. Plants</w:t>
      </w:r>
      <w:r w:rsidRPr="00AF2AC5">
        <w:rPr>
          <w:rFonts w:cs="Times New Roman"/>
          <w:color w:val="000000"/>
          <w:lang w:val="en-GB"/>
        </w:rPr>
        <w:t xml:space="preserve"> </w:t>
      </w:r>
      <w:r w:rsidRPr="00AF2AC5">
        <w:rPr>
          <w:rFonts w:cs="Times New Roman"/>
          <w:b/>
          <w:bCs/>
          <w:color w:val="000000"/>
          <w:lang w:val="en-GB"/>
        </w:rPr>
        <w:t>6</w:t>
      </w:r>
      <w:r w:rsidRPr="00AF2AC5">
        <w:rPr>
          <w:rFonts w:cs="Times New Roman"/>
          <w:color w:val="000000"/>
          <w:lang w:val="en-GB"/>
        </w:rPr>
        <w:t>, 1400–1407 (2020).</w:t>
      </w:r>
    </w:p>
    <w:p w14:paraId="1E6D0643"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6.</w:t>
      </w:r>
      <w:r w:rsidRPr="00AF2AC5">
        <w:rPr>
          <w:rFonts w:cs="Times New Roman"/>
          <w:color w:val="000000"/>
          <w:lang w:val="en-GB"/>
        </w:rPr>
        <w:tab/>
        <w:t xml:space="preserve">Rudel, T. K., Sloan, S., Chazdon, R. &amp; Grau, R. The drivers of tree cover expansion: Global, temperate, and tropical zone analyses. </w:t>
      </w:r>
      <w:r w:rsidRPr="00AF2AC5">
        <w:rPr>
          <w:rFonts w:cs="Times New Roman"/>
          <w:i/>
          <w:iCs/>
          <w:color w:val="000000"/>
          <w:lang w:val="en-GB"/>
        </w:rPr>
        <w:t>Land Use Policy</w:t>
      </w:r>
      <w:r w:rsidRPr="00AF2AC5">
        <w:rPr>
          <w:rFonts w:cs="Times New Roman"/>
          <w:color w:val="000000"/>
          <w:lang w:val="en-GB"/>
        </w:rPr>
        <w:t xml:space="preserve"> </w:t>
      </w:r>
      <w:r w:rsidRPr="00AF2AC5">
        <w:rPr>
          <w:rFonts w:cs="Times New Roman"/>
          <w:b/>
          <w:bCs/>
          <w:color w:val="000000"/>
          <w:lang w:val="en-GB"/>
        </w:rPr>
        <w:t>58</w:t>
      </w:r>
      <w:r w:rsidRPr="00AF2AC5">
        <w:rPr>
          <w:rFonts w:cs="Times New Roman"/>
          <w:color w:val="000000"/>
          <w:lang w:val="en-GB"/>
        </w:rPr>
        <w:t>, 502–513 (2016).</w:t>
      </w:r>
    </w:p>
    <w:p w14:paraId="57960D28"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7.</w:t>
      </w:r>
      <w:r w:rsidRPr="00AF2AC5">
        <w:rPr>
          <w:rFonts w:cs="Times New Roman"/>
          <w:color w:val="000000"/>
          <w:lang w:val="en-GB"/>
        </w:rPr>
        <w:tab/>
        <w:t xml:space="preserve">Richards, P. &amp; VanWey, L. Where Deforestation Leads to Urbanization: How Resource Extraction Is Leading to Urban Growth in the Brazilian Amazon. </w:t>
      </w:r>
      <w:r w:rsidRPr="00AF2AC5">
        <w:rPr>
          <w:rFonts w:cs="Times New Roman"/>
          <w:i/>
          <w:iCs/>
          <w:color w:val="000000"/>
          <w:lang w:val="en-GB"/>
        </w:rPr>
        <w:t>Ann. Assoc. Am. Geogr.</w:t>
      </w:r>
      <w:r w:rsidRPr="00AF2AC5">
        <w:rPr>
          <w:rFonts w:cs="Times New Roman"/>
          <w:color w:val="000000"/>
          <w:lang w:val="en-GB"/>
        </w:rPr>
        <w:t xml:space="preserve"> </w:t>
      </w:r>
      <w:r w:rsidRPr="00AF2AC5">
        <w:rPr>
          <w:rFonts w:cs="Times New Roman"/>
          <w:b/>
          <w:bCs/>
          <w:color w:val="000000"/>
          <w:lang w:val="en-GB"/>
        </w:rPr>
        <w:t>105</w:t>
      </w:r>
      <w:r w:rsidRPr="00AF2AC5">
        <w:rPr>
          <w:rFonts w:cs="Times New Roman"/>
          <w:color w:val="000000"/>
          <w:lang w:val="en-GB"/>
        </w:rPr>
        <w:t>, 806–823 (2015).</w:t>
      </w:r>
    </w:p>
    <w:p w14:paraId="3283A90C"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8.</w:t>
      </w:r>
      <w:r w:rsidRPr="00AF2AC5">
        <w:rPr>
          <w:rFonts w:cs="Times New Roman"/>
          <w:color w:val="000000"/>
          <w:lang w:val="en-GB"/>
        </w:rPr>
        <w:tab/>
        <w:t xml:space="preserve">Padoch, C. </w:t>
      </w:r>
      <w:r w:rsidRPr="00AF2AC5">
        <w:rPr>
          <w:rFonts w:cs="Times New Roman"/>
          <w:i/>
          <w:iCs/>
          <w:color w:val="000000"/>
          <w:lang w:val="en-GB"/>
        </w:rPr>
        <w:t>et al.</w:t>
      </w:r>
      <w:r w:rsidRPr="00AF2AC5">
        <w:rPr>
          <w:rFonts w:cs="Times New Roman"/>
          <w:color w:val="000000"/>
          <w:lang w:val="en-GB"/>
        </w:rPr>
        <w:t xml:space="preserve"> The Demise of Swidden in Southeast Asia? Local Realities and Regional Ambiguities. </w:t>
      </w:r>
      <w:r w:rsidRPr="00AF2AC5">
        <w:rPr>
          <w:rFonts w:cs="Times New Roman"/>
          <w:i/>
          <w:iCs/>
          <w:color w:val="000000"/>
          <w:lang w:val="en-GB"/>
        </w:rPr>
        <w:t>Geogr. Tidsskr.-Dan. J. Geogr.</w:t>
      </w:r>
      <w:r w:rsidRPr="00AF2AC5">
        <w:rPr>
          <w:rFonts w:cs="Times New Roman"/>
          <w:color w:val="000000"/>
          <w:lang w:val="en-GB"/>
        </w:rPr>
        <w:t xml:space="preserve"> </w:t>
      </w:r>
      <w:r w:rsidRPr="00AF2AC5">
        <w:rPr>
          <w:rFonts w:cs="Times New Roman"/>
          <w:b/>
          <w:bCs/>
          <w:color w:val="000000"/>
          <w:lang w:val="en-GB"/>
        </w:rPr>
        <w:t>107</w:t>
      </w:r>
      <w:r w:rsidRPr="00AF2AC5">
        <w:rPr>
          <w:rFonts w:cs="Times New Roman"/>
          <w:color w:val="000000"/>
          <w:lang w:val="en-GB"/>
        </w:rPr>
        <w:t>, 29–41 (2007).</w:t>
      </w:r>
    </w:p>
    <w:p w14:paraId="7FF91250"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9.</w:t>
      </w:r>
      <w:r w:rsidRPr="00AF2AC5">
        <w:rPr>
          <w:rFonts w:cs="Times New Roman"/>
          <w:color w:val="000000"/>
          <w:lang w:val="en-GB"/>
        </w:rPr>
        <w:tab/>
        <w:t xml:space="preserve">Newton, P., Kinzer, A. T., Miller, D. C., Oldekop, J. A. &amp; Agrawal, A. The Number and Spatial Distribution of Forest-Proximate People Globally. </w:t>
      </w:r>
      <w:r w:rsidRPr="00AF2AC5">
        <w:rPr>
          <w:rFonts w:cs="Times New Roman"/>
          <w:i/>
          <w:iCs/>
          <w:color w:val="000000"/>
          <w:lang w:val="en-GB"/>
        </w:rPr>
        <w:t>One Earth</w:t>
      </w:r>
      <w:r w:rsidRPr="00AF2AC5">
        <w:rPr>
          <w:rFonts w:cs="Times New Roman"/>
          <w:color w:val="000000"/>
          <w:lang w:val="en-GB"/>
        </w:rPr>
        <w:t xml:space="preserve"> </w:t>
      </w:r>
      <w:r w:rsidRPr="00AF2AC5">
        <w:rPr>
          <w:rFonts w:cs="Times New Roman"/>
          <w:b/>
          <w:bCs/>
          <w:color w:val="000000"/>
          <w:lang w:val="en-GB"/>
        </w:rPr>
        <w:t>3</w:t>
      </w:r>
      <w:r w:rsidRPr="00AF2AC5">
        <w:rPr>
          <w:rFonts w:cs="Times New Roman"/>
          <w:color w:val="000000"/>
          <w:lang w:val="en-GB"/>
        </w:rPr>
        <w:t>, 363–370 (2020).</w:t>
      </w:r>
    </w:p>
    <w:p w14:paraId="114088EB"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lastRenderedPageBreak/>
        <w:t>10.</w:t>
      </w:r>
      <w:r w:rsidRPr="00AF2AC5">
        <w:rPr>
          <w:rFonts w:cs="Times New Roman"/>
          <w:color w:val="000000"/>
          <w:lang w:val="en-GB"/>
        </w:rPr>
        <w:tab/>
        <w:t xml:space="preserve">Radeloff, V. C. </w:t>
      </w:r>
      <w:r w:rsidRPr="00AF2AC5">
        <w:rPr>
          <w:rFonts w:cs="Times New Roman"/>
          <w:i/>
          <w:iCs/>
          <w:color w:val="000000"/>
          <w:lang w:val="en-GB"/>
        </w:rPr>
        <w:t>et al.</w:t>
      </w:r>
      <w:r w:rsidRPr="00AF2AC5">
        <w:rPr>
          <w:rFonts w:cs="Times New Roman"/>
          <w:color w:val="000000"/>
          <w:lang w:val="en-GB"/>
        </w:rPr>
        <w:t xml:space="preserve"> THE WILDLAND–URBAN INTERFACE IN THE UNITED STATES. </w:t>
      </w:r>
      <w:r w:rsidRPr="00AF2AC5">
        <w:rPr>
          <w:rFonts w:cs="Times New Roman"/>
          <w:i/>
          <w:iCs/>
          <w:color w:val="000000"/>
          <w:lang w:val="en-GB"/>
        </w:rPr>
        <w:t>Ecol. Appl.</w:t>
      </w:r>
      <w:r w:rsidRPr="00AF2AC5">
        <w:rPr>
          <w:rFonts w:cs="Times New Roman"/>
          <w:color w:val="000000"/>
          <w:lang w:val="en-GB"/>
        </w:rPr>
        <w:t xml:space="preserve"> </w:t>
      </w:r>
      <w:r w:rsidRPr="00AF2AC5">
        <w:rPr>
          <w:rFonts w:cs="Times New Roman"/>
          <w:b/>
          <w:bCs/>
          <w:color w:val="000000"/>
          <w:lang w:val="en-GB"/>
        </w:rPr>
        <w:t>15</w:t>
      </w:r>
      <w:r w:rsidRPr="00AF2AC5">
        <w:rPr>
          <w:rFonts w:cs="Times New Roman"/>
          <w:color w:val="000000"/>
          <w:lang w:val="en-GB"/>
        </w:rPr>
        <w:t>, 799–805 (2005).</w:t>
      </w:r>
    </w:p>
    <w:p w14:paraId="73D14A9A"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1.</w:t>
      </w:r>
      <w:r w:rsidRPr="00AF2AC5">
        <w:rPr>
          <w:rFonts w:cs="Times New Roman"/>
          <w:color w:val="000000"/>
          <w:lang w:val="en-GB"/>
        </w:rPr>
        <w:tab/>
        <w:t xml:space="preserve">Carr, D. Population and deforestation: why rural migration matters. </w:t>
      </w:r>
      <w:r w:rsidRPr="00AF2AC5">
        <w:rPr>
          <w:rFonts w:cs="Times New Roman"/>
          <w:i/>
          <w:iCs/>
          <w:color w:val="000000"/>
          <w:lang w:val="en-GB"/>
        </w:rPr>
        <w:t>Prog. Hum. Geogr.</w:t>
      </w:r>
      <w:r w:rsidRPr="00AF2AC5">
        <w:rPr>
          <w:rFonts w:cs="Times New Roman"/>
          <w:color w:val="000000"/>
          <w:lang w:val="en-GB"/>
        </w:rPr>
        <w:t xml:space="preserve"> </w:t>
      </w:r>
      <w:r w:rsidRPr="00AF2AC5">
        <w:rPr>
          <w:rFonts w:cs="Times New Roman"/>
          <w:b/>
          <w:bCs/>
          <w:color w:val="000000"/>
          <w:lang w:val="en-GB"/>
        </w:rPr>
        <w:t>33</w:t>
      </w:r>
      <w:r w:rsidRPr="00AF2AC5">
        <w:rPr>
          <w:rFonts w:cs="Times New Roman"/>
          <w:color w:val="000000"/>
          <w:lang w:val="en-GB"/>
        </w:rPr>
        <w:t>, 355–378 (2009).</w:t>
      </w:r>
    </w:p>
    <w:p w14:paraId="3F27EEBB"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2.</w:t>
      </w:r>
      <w:r w:rsidRPr="00AF2AC5">
        <w:rPr>
          <w:rFonts w:cs="Times New Roman"/>
          <w:color w:val="000000"/>
          <w:lang w:val="en-GB"/>
        </w:rPr>
        <w:tab/>
        <w:t xml:space="preserve">DeFries, R. S., Rudel, T., Uriarte, M. &amp; Hansen, M. Deforestation driven by urban population growth and agricultural trade in the twenty-first century. </w:t>
      </w:r>
      <w:r w:rsidRPr="00AF2AC5">
        <w:rPr>
          <w:rFonts w:cs="Times New Roman"/>
          <w:i/>
          <w:iCs/>
          <w:color w:val="000000"/>
          <w:lang w:val="en-GB"/>
        </w:rPr>
        <w:t>Nat. Geosci.</w:t>
      </w:r>
      <w:r w:rsidRPr="00AF2AC5">
        <w:rPr>
          <w:rFonts w:cs="Times New Roman"/>
          <w:color w:val="000000"/>
          <w:lang w:val="en-GB"/>
        </w:rPr>
        <w:t xml:space="preserve"> </w:t>
      </w:r>
      <w:r w:rsidRPr="00AF2AC5">
        <w:rPr>
          <w:rFonts w:cs="Times New Roman"/>
          <w:b/>
          <w:bCs/>
          <w:color w:val="000000"/>
          <w:lang w:val="en-GB"/>
        </w:rPr>
        <w:t>3</w:t>
      </w:r>
      <w:r w:rsidRPr="00AF2AC5">
        <w:rPr>
          <w:rFonts w:cs="Times New Roman"/>
          <w:color w:val="000000"/>
          <w:lang w:val="en-GB"/>
        </w:rPr>
        <w:t>, 178–181 (2010).</w:t>
      </w:r>
    </w:p>
    <w:p w14:paraId="79FE4E47"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3.</w:t>
      </w:r>
      <w:r w:rsidRPr="00AF2AC5">
        <w:rPr>
          <w:rFonts w:cs="Times New Roman"/>
          <w:color w:val="000000"/>
          <w:lang w:val="en-GB"/>
        </w:rPr>
        <w:tab/>
        <w:t xml:space="preserve">Adams, C., Rodrigues, S. T., Calmon, M. &amp; Kumar, C. Impacts of large‐scale forest restoration on socioeconomic status and local livelihoods: what we know and do not know. </w:t>
      </w:r>
      <w:r w:rsidRPr="00AF2AC5">
        <w:rPr>
          <w:rFonts w:cs="Times New Roman"/>
          <w:i/>
          <w:iCs/>
          <w:color w:val="000000"/>
          <w:lang w:val="en-GB"/>
        </w:rPr>
        <w:t>Biotropica</w:t>
      </w:r>
      <w:r w:rsidRPr="00AF2AC5">
        <w:rPr>
          <w:rFonts w:cs="Times New Roman"/>
          <w:color w:val="000000"/>
          <w:lang w:val="en-GB"/>
        </w:rPr>
        <w:t xml:space="preserve"> </w:t>
      </w:r>
      <w:r w:rsidRPr="00AF2AC5">
        <w:rPr>
          <w:rFonts w:cs="Times New Roman"/>
          <w:b/>
          <w:bCs/>
          <w:color w:val="000000"/>
          <w:lang w:val="en-GB"/>
        </w:rPr>
        <w:t>48</w:t>
      </w:r>
      <w:r w:rsidRPr="00AF2AC5">
        <w:rPr>
          <w:rFonts w:cs="Times New Roman"/>
          <w:color w:val="000000"/>
          <w:lang w:val="en-GB"/>
        </w:rPr>
        <w:t>, 731–744 (2016).</w:t>
      </w:r>
    </w:p>
    <w:p w14:paraId="2C0DEB89"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4.</w:t>
      </w:r>
      <w:r w:rsidRPr="00AF2AC5">
        <w:rPr>
          <w:rFonts w:cs="Times New Roman"/>
          <w:color w:val="000000"/>
          <w:lang w:val="en-GB"/>
        </w:rPr>
        <w:tab/>
      </w:r>
      <w:r w:rsidRPr="00AF2AC5">
        <w:rPr>
          <w:rFonts w:cs="Times New Roman"/>
          <w:i/>
          <w:iCs/>
          <w:color w:val="000000"/>
          <w:lang w:val="en-GB"/>
        </w:rPr>
        <w:t>Seeing the Forest and the Trees: Human-Environment Interactions in Forest Ecosystems</w:t>
      </w:r>
      <w:r w:rsidRPr="00AF2AC5">
        <w:rPr>
          <w:rFonts w:cs="Times New Roman"/>
          <w:color w:val="000000"/>
          <w:lang w:val="en-GB"/>
        </w:rPr>
        <w:t>. (The MIT Press, 2005). doi:10.7551/mitpress/6140.001.0001.</w:t>
      </w:r>
    </w:p>
    <w:p w14:paraId="2D11B66B"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5.</w:t>
      </w:r>
      <w:r w:rsidRPr="00AF2AC5">
        <w:rPr>
          <w:rFonts w:cs="Times New Roman"/>
          <w:color w:val="000000"/>
          <w:lang w:val="en-GB"/>
        </w:rPr>
        <w:tab/>
        <w:t xml:space="preserve">Grammatikopoulou, I. &amp; Vačkářová, D. The value of forest ecosystem services: A meta-analysis at the European scale and application to national ecosystem accounting. </w:t>
      </w:r>
      <w:r w:rsidRPr="00AF2AC5">
        <w:rPr>
          <w:rFonts w:cs="Times New Roman"/>
          <w:i/>
          <w:iCs/>
          <w:color w:val="000000"/>
          <w:lang w:val="en-GB"/>
        </w:rPr>
        <w:t>Ecosyst. Serv.</w:t>
      </w:r>
      <w:r w:rsidRPr="00AF2AC5">
        <w:rPr>
          <w:rFonts w:cs="Times New Roman"/>
          <w:color w:val="000000"/>
          <w:lang w:val="en-GB"/>
        </w:rPr>
        <w:t xml:space="preserve"> </w:t>
      </w:r>
      <w:r w:rsidRPr="00AF2AC5">
        <w:rPr>
          <w:rFonts w:cs="Times New Roman"/>
          <w:b/>
          <w:bCs/>
          <w:color w:val="000000"/>
          <w:lang w:val="en-GB"/>
        </w:rPr>
        <w:t>48</w:t>
      </w:r>
      <w:r w:rsidRPr="00AF2AC5">
        <w:rPr>
          <w:rFonts w:cs="Times New Roman"/>
          <w:color w:val="000000"/>
          <w:lang w:val="en-GB"/>
        </w:rPr>
        <w:t>, 101262 (2021).</w:t>
      </w:r>
    </w:p>
    <w:p w14:paraId="1B9003EF"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6.</w:t>
      </w:r>
      <w:r w:rsidRPr="00AF2AC5">
        <w:rPr>
          <w:rFonts w:cs="Times New Roman"/>
          <w:color w:val="000000"/>
          <w:lang w:val="en-GB"/>
        </w:rPr>
        <w:tab/>
        <w:t xml:space="preserve">Taye, F. A. </w:t>
      </w:r>
      <w:r w:rsidRPr="00AF2AC5">
        <w:rPr>
          <w:rFonts w:cs="Times New Roman"/>
          <w:i/>
          <w:iCs/>
          <w:color w:val="000000"/>
          <w:lang w:val="en-GB"/>
        </w:rPr>
        <w:t>et al.</w:t>
      </w:r>
      <w:r w:rsidRPr="00AF2AC5">
        <w:rPr>
          <w:rFonts w:cs="Times New Roman"/>
          <w:color w:val="000000"/>
          <w:lang w:val="en-GB"/>
        </w:rPr>
        <w:t xml:space="preserve"> The economic values of global forest ecosystem services: A meta-analysis. </w:t>
      </w:r>
      <w:r w:rsidRPr="00AF2AC5">
        <w:rPr>
          <w:rFonts w:cs="Times New Roman"/>
          <w:i/>
          <w:iCs/>
          <w:color w:val="000000"/>
          <w:lang w:val="en-GB"/>
        </w:rPr>
        <w:t>Ecol. Econ.</w:t>
      </w:r>
      <w:r w:rsidRPr="00AF2AC5">
        <w:rPr>
          <w:rFonts w:cs="Times New Roman"/>
          <w:color w:val="000000"/>
          <w:lang w:val="en-GB"/>
        </w:rPr>
        <w:t xml:space="preserve"> </w:t>
      </w:r>
      <w:r w:rsidRPr="00AF2AC5">
        <w:rPr>
          <w:rFonts w:cs="Times New Roman"/>
          <w:b/>
          <w:bCs/>
          <w:color w:val="000000"/>
          <w:lang w:val="en-GB"/>
        </w:rPr>
        <w:t>189</w:t>
      </w:r>
      <w:r w:rsidRPr="00AF2AC5">
        <w:rPr>
          <w:rFonts w:cs="Times New Roman"/>
          <w:color w:val="000000"/>
          <w:lang w:val="en-GB"/>
        </w:rPr>
        <w:t>, 107145 (2021).</w:t>
      </w:r>
    </w:p>
    <w:p w14:paraId="7EF3B239"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7.</w:t>
      </w:r>
      <w:r w:rsidRPr="00AF2AC5">
        <w:rPr>
          <w:rFonts w:cs="Times New Roman"/>
          <w:color w:val="000000"/>
          <w:lang w:val="en-GB"/>
        </w:rPr>
        <w:tab/>
        <w:t xml:space="preserve">Sayer, J. </w:t>
      </w:r>
      <w:r w:rsidRPr="00AF2AC5">
        <w:rPr>
          <w:rFonts w:cs="Times New Roman"/>
          <w:i/>
          <w:iCs/>
          <w:color w:val="000000"/>
          <w:lang w:val="en-GB"/>
        </w:rPr>
        <w:t>et al.</w:t>
      </w:r>
      <w:r w:rsidRPr="00AF2AC5">
        <w:rPr>
          <w:rFonts w:cs="Times New Roman"/>
          <w:color w:val="000000"/>
          <w:lang w:val="en-GB"/>
        </w:rPr>
        <w:t xml:space="preserve"> Ten principles for a landscape approach to reconciling agriculture, conservation, and other competing land uses. </w:t>
      </w:r>
      <w:r w:rsidRPr="00AF2AC5">
        <w:rPr>
          <w:rFonts w:cs="Times New Roman"/>
          <w:i/>
          <w:iCs/>
          <w:color w:val="000000"/>
          <w:lang w:val="en-GB"/>
        </w:rPr>
        <w:t>Proc. Natl. Acad. Sci.</w:t>
      </w:r>
      <w:r w:rsidRPr="00AF2AC5">
        <w:rPr>
          <w:rFonts w:cs="Times New Roman"/>
          <w:color w:val="000000"/>
          <w:lang w:val="en-GB"/>
        </w:rPr>
        <w:t xml:space="preserve"> </w:t>
      </w:r>
      <w:r w:rsidRPr="00AF2AC5">
        <w:rPr>
          <w:rFonts w:cs="Times New Roman"/>
          <w:b/>
          <w:bCs/>
          <w:color w:val="000000"/>
          <w:lang w:val="en-GB"/>
        </w:rPr>
        <w:t>110</w:t>
      </w:r>
      <w:r w:rsidRPr="00AF2AC5">
        <w:rPr>
          <w:rFonts w:cs="Times New Roman"/>
          <w:color w:val="000000"/>
          <w:lang w:val="en-GB"/>
        </w:rPr>
        <w:t>, 8349–8356 (2013).</w:t>
      </w:r>
    </w:p>
    <w:p w14:paraId="66094312"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18.</w:t>
      </w:r>
      <w:r w:rsidRPr="00AF2AC5">
        <w:rPr>
          <w:rFonts w:cs="Times New Roman"/>
          <w:color w:val="000000"/>
          <w:lang w:val="en-GB"/>
        </w:rPr>
        <w:tab/>
        <w:t xml:space="preserve">Gómez-Baggethun, E. &amp; Reyes-García, V. Reinterpreting Change in Traditional Ecological Knowledge. </w:t>
      </w:r>
      <w:r w:rsidRPr="00AF2AC5">
        <w:rPr>
          <w:rFonts w:cs="Times New Roman"/>
          <w:i/>
          <w:iCs/>
          <w:color w:val="000000"/>
          <w:lang w:val="en-GB"/>
        </w:rPr>
        <w:t>Hum. Ecol.</w:t>
      </w:r>
      <w:r w:rsidRPr="00AF2AC5">
        <w:rPr>
          <w:rFonts w:cs="Times New Roman"/>
          <w:color w:val="000000"/>
          <w:lang w:val="en-GB"/>
        </w:rPr>
        <w:t xml:space="preserve"> </w:t>
      </w:r>
      <w:r w:rsidRPr="00AF2AC5">
        <w:rPr>
          <w:rFonts w:cs="Times New Roman"/>
          <w:b/>
          <w:bCs/>
          <w:color w:val="000000"/>
          <w:lang w:val="en-GB"/>
        </w:rPr>
        <w:t>41</w:t>
      </w:r>
      <w:r w:rsidRPr="00AF2AC5">
        <w:rPr>
          <w:rFonts w:cs="Times New Roman"/>
          <w:color w:val="000000"/>
          <w:lang w:val="en-GB"/>
        </w:rPr>
        <w:t>, 643–647 (2013).</w:t>
      </w:r>
    </w:p>
    <w:p w14:paraId="0C5EE7E1"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lastRenderedPageBreak/>
        <w:t>19.</w:t>
      </w:r>
      <w:r w:rsidRPr="00AF2AC5">
        <w:rPr>
          <w:rFonts w:cs="Times New Roman"/>
          <w:color w:val="000000"/>
          <w:lang w:val="en-GB"/>
        </w:rPr>
        <w:tab/>
        <w:t xml:space="preserve">Persha, L., Agrawal, A. &amp; Chhatre, A. Social and Ecological Synergy: Local Rulemaking, Forest Livelihoods, and Biodiversity Conservation. </w:t>
      </w:r>
      <w:r w:rsidRPr="00AF2AC5">
        <w:rPr>
          <w:rFonts w:cs="Times New Roman"/>
          <w:i/>
          <w:iCs/>
          <w:color w:val="000000"/>
          <w:lang w:val="en-GB"/>
        </w:rPr>
        <w:t>Science</w:t>
      </w:r>
      <w:r w:rsidRPr="00AF2AC5">
        <w:rPr>
          <w:rFonts w:cs="Times New Roman"/>
          <w:color w:val="000000"/>
          <w:lang w:val="en-GB"/>
        </w:rPr>
        <w:t xml:space="preserve"> </w:t>
      </w:r>
      <w:r w:rsidRPr="00AF2AC5">
        <w:rPr>
          <w:rFonts w:cs="Times New Roman"/>
          <w:b/>
          <w:bCs/>
          <w:color w:val="000000"/>
          <w:lang w:val="en-GB"/>
        </w:rPr>
        <w:t>331</w:t>
      </w:r>
      <w:r w:rsidRPr="00AF2AC5">
        <w:rPr>
          <w:rFonts w:cs="Times New Roman"/>
          <w:color w:val="000000"/>
          <w:lang w:val="en-GB"/>
        </w:rPr>
        <w:t>, 1606–1608 (2011).</w:t>
      </w:r>
    </w:p>
    <w:p w14:paraId="2FF24A27"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0.</w:t>
      </w:r>
      <w:r w:rsidRPr="00AF2AC5">
        <w:rPr>
          <w:rFonts w:cs="Times New Roman"/>
          <w:color w:val="000000"/>
          <w:lang w:val="en-GB"/>
        </w:rPr>
        <w:tab/>
        <w:t xml:space="preserve">Fuente, B. D. L. </w:t>
      </w:r>
      <w:r w:rsidRPr="00AF2AC5">
        <w:rPr>
          <w:rFonts w:cs="Times New Roman"/>
          <w:i/>
          <w:iCs/>
          <w:color w:val="000000"/>
          <w:lang w:val="en-GB"/>
        </w:rPr>
        <w:t>et al.</w:t>
      </w:r>
      <w:r w:rsidRPr="00AF2AC5">
        <w:rPr>
          <w:rFonts w:cs="Times New Roman"/>
          <w:color w:val="000000"/>
          <w:lang w:val="en-GB"/>
        </w:rPr>
        <w:t xml:space="preserve"> Built-up areas within and around protected areas: Global patterns and 40-year trends. </w:t>
      </w:r>
      <w:r w:rsidRPr="00AF2AC5">
        <w:rPr>
          <w:rFonts w:cs="Times New Roman"/>
          <w:i/>
          <w:iCs/>
          <w:color w:val="000000"/>
          <w:lang w:val="en-GB"/>
        </w:rPr>
        <w:t>Glob. Ecol. Conserv.</w:t>
      </w:r>
      <w:r w:rsidRPr="00AF2AC5">
        <w:rPr>
          <w:rFonts w:cs="Times New Roman"/>
          <w:color w:val="000000"/>
          <w:lang w:val="en-GB"/>
        </w:rPr>
        <w:t xml:space="preserve"> </w:t>
      </w:r>
      <w:r w:rsidRPr="00AF2AC5">
        <w:rPr>
          <w:rFonts w:cs="Times New Roman"/>
          <w:b/>
          <w:bCs/>
          <w:color w:val="000000"/>
          <w:lang w:val="en-GB"/>
        </w:rPr>
        <w:t>24</w:t>
      </w:r>
      <w:r w:rsidRPr="00AF2AC5">
        <w:rPr>
          <w:rFonts w:cs="Times New Roman"/>
          <w:color w:val="000000"/>
          <w:lang w:val="en-GB"/>
        </w:rPr>
        <w:t>, e01291 (2020).</w:t>
      </w:r>
    </w:p>
    <w:p w14:paraId="7D138278"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1.</w:t>
      </w:r>
      <w:r w:rsidRPr="00AF2AC5">
        <w:rPr>
          <w:rFonts w:cs="Times New Roman"/>
          <w:color w:val="000000"/>
          <w:lang w:val="en-GB"/>
        </w:rPr>
        <w:tab/>
        <w:t xml:space="preserve">Scanes, C. G. Human Activity and Habitat Loss: Destruction, Fragmentation, and Degradation. in </w:t>
      </w:r>
      <w:r w:rsidRPr="00AF2AC5">
        <w:rPr>
          <w:rFonts w:cs="Times New Roman"/>
          <w:i/>
          <w:iCs/>
          <w:color w:val="000000"/>
          <w:lang w:val="en-GB"/>
        </w:rPr>
        <w:t>Animals and Human Society</w:t>
      </w:r>
      <w:r w:rsidRPr="00AF2AC5">
        <w:rPr>
          <w:rFonts w:cs="Times New Roman"/>
          <w:color w:val="000000"/>
          <w:lang w:val="en-GB"/>
        </w:rPr>
        <w:t xml:space="preserve"> 451–482 (Elsevier, 2018). doi:10.1016/B978-0-12-805247-1.00026-5.</w:t>
      </w:r>
    </w:p>
    <w:p w14:paraId="708140A8"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2.</w:t>
      </w:r>
      <w:r w:rsidRPr="00AF2AC5">
        <w:rPr>
          <w:rFonts w:cs="Times New Roman"/>
          <w:color w:val="000000"/>
          <w:lang w:val="en-GB"/>
        </w:rPr>
        <w:tab/>
        <w:t xml:space="preserve">Bourgoin, C. </w:t>
      </w:r>
      <w:r w:rsidRPr="00AF2AC5">
        <w:rPr>
          <w:rFonts w:cs="Times New Roman"/>
          <w:i/>
          <w:iCs/>
          <w:color w:val="000000"/>
          <w:lang w:val="en-GB"/>
        </w:rPr>
        <w:t>et al.</w:t>
      </w:r>
      <w:r w:rsidRPr="00AF2AC5">
        <w:rPr>
          <w:rFonts w:cs="Times New Roman"/>
          <w:color w:val="000000"/>
          <w:lang w:val="en-GB"/>
        </w:rPr>
        <w:t xml:space="preserve"> Human degradation of tropical moist forests is greater than previously estimated. </w:t>
      </w:r>
      <w:r w:rsidRPr="00AF2AC5">
        <w:rPr>
          <w:rFonts w:cs="Times New Roman"/>
          <w:i/>
          <w:iCs/>
          <w:color w:val="000000"/>
          <w:lang w:val="en-GB"/>
        </w:rPr>
        <w:t>Nature</w:t>
      </w:r>
      <w:r w:rsidRPr="00AF2AC5">
        <w:rPr>
          <w:rFonts w:cs="Times New Roman"/>
          <w:color w:val="000000"/>
          <w:lang w:val="en-GB"/>
        </w:rPr>
        <w:t xml:space="preserve"> </w:t>
      </w:r>
      <w:r w:rsidRPr="00AF2AC5">
        <w:rPr>
          <w:rFonts w:cs="Times New Roman"/>
          <w:b/>
          <w:bCs/>
          <w:color w:val="000000"/>
          <w:lang w:val="en-GB"/>
        </w:rPr>
        <w:t>631</w:t>
      </w:r>
      <w:r w:rsidRPr="00AF2AC5">
        <w:rPr>
          <w:rFonts w:cs="Times New Roman"/>
          <w:color w:val="000000"/>
          <w:lang w:val="en-GB"/>
        </w:rPr>
        <w:t>, 570–576 (2024).</w:t>
      </w:r>
    </w:p>
    <w:p w14:paraId="299A7208"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3.</w:t>
      </w:r>
      <w:r w:rsidRPr="00AF2AC5">
        <w:rPr>
          <w:rFonts w:cs="Times New Roman"/>
          <w:color w:val="000000"/>
          <w:lang w:val="en-GB"/>
        </w:rPr>
        <w:tab/>
        <w:t xml:space="preserve">Decker, D. J. </w:t>
      </w:r>
      <w:r w:rsidRPr="00AF2AC5">
        <w:rPr>
          <w:rFonts w:cs="Times New Roman"/>
          <w:i/>
          <w:iCs/>
          <w:color w:val="000000"/>
          <w:lang w:val="en-GB"/>
        </w:rPr>
        <w:t>et al.</w:t>
      </w:r>
      <w:r w:rsidRPr="00AF2AC5">
        <w:rPr>
          <w:rFonts w:cs="Times New Roman"/>
          <w:color w:val="000000"/>
          <w:lang w:val="en-GB"/>
        </w:rPr>
        <w:t xml:space="preserve"> Understanding Risk Perceptions to Enhance Communication about Human-Wildlife Interactions and the Impacts of Zoonotic Disease. </w:t>
      </w:r>
      <w:r w:rsidRPr="00AF2AC5">
        <w:rPr>
          <w:rFonts w:cs="Times New Roman"/>
          <w:i/>
          <w:iCs/>
          <w:color w:val="000000"/>
          <w:lang w:val="en-GB"/>
        </w:rPr>
        <w:t>ILAR J.</w:t>
      </w:r>
      <w:r w:rsidRPr="00AF2AC5">
        <w:rPr>
          <w:rFonts w:cs="Times New Roman"/>
          <w:color w:val="000000"/>
          <w:lang w:val="en-GB"/>
        </w:rPr>
        <w:t xml:space="preserve"> </w:t>
      </w:r>
      <w:r w:rsidRPr="00AF2AC5">
        <w:rPr>
          <w:rFonts w:cs="Times New Roman"/>
          <w:b/>
          <w:bCs/>
          <w:color w:val="000000"/>
          <w:lang w:val="en-GB"/>
        </w:rPr>
        <w:t>51</w:t>
      </w:r>
      <w:r w:rsidRPr="00AF2AC5">
        <w:rPr>
          <w:rFonts w:cs="Times New Roman"/>
          <w:color w:val="000000"/>
          <w:lang w:val="en-GB"/>
        </w:rPr>
        <w:t>, 255–261 (2010).</w:t>
      </w:r>
    </w:p>
    <w:p w14:paraId="25156045"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4.</w:t>
      </w:r>
      <w:r w:rsidRPr="00AF2AC5">
        <w:rPr>
          <w:rFonts w:cs="Times New Roman"/>
          <w:color w:val="000000"/>
          <w:lang w:val="en-GB"/>
        </w:rPr>
        <w:tab/>
        <w:t xml:space="preserve">Kang, M. </w:t>
      </w:r>
      <w:r w:rsidRPr="00AF2AC5">
        <w:rPr>
          <w:rFonts w:cs="Times New Roman"/>
          <w:i/>
          <w:iCs/>
          <w:color w:val="000000"/>
          <w:lang w:val="en-GB"/>
        </w:rPr>
        <w:t>et al.</w:t>
      </w:r>
      <w:r w:rsidRPr="00AF2AC5">
        <w:rPr>
          <w:rFonts w:cs="Times New Roman"/>
          <w:color w:val="000000"/>
          <w:lang w:val="en-GB"/>
        </w:rPr>
        <w:t xml:space="preserve"> Zoonotic infections by avian influenza virus: changing global epidemiology, investigation, and control. </w:t>
      </w:r>
      <w:r w:rsidRPr="00AF2AC5">
        <w:rPr>
          <w:rFonts w:cs="Times New Roman"/>
          <w:i/>
          <w:iCs/>
          <w:color w:val="000000"/>
          <w:lang w:val="en-GB"/>
        </w:rPr>
        <w:t>Lancet Infect. Dis.</w:t>
      </w:r>
      <w:r w:rsidRPr="00AF2AC5">
        <w:rPr>
          <w:rFonts w:cs="Times New Roman"/>
          <w:color w:val="000000"/>
          <w:lang w:val="en-GB"/>
        </w:rPr>
        <w:t xml:space="preserve"> S1473309924002342 (2024) doi:10.1016/S1473-3099(24)00234-2.</w:t>
      </w:r>
    </w:p>
    <w:p w14:paraId="401AF5DB"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5.</w:t>
      </w:r>
      <w:r w:rsidRPr="00AF2AC5">
        <w:rPr>
          <w:rFonts w:cs="Times New Roman"/>
          <w:color w:val="000000"/>
          <w:lang w:val="en-GB"/>
        </w:rPr>
        <w:tab/>
        <w:t xml:space="preserve">Mitjà, O. </w:t>
      </w:r>
      <w:r w:rsidRPr="00AF2AC5">
        <w:rPr>
          <w:rFonts w:cs="Times New Roman"/>
          <w:i/>
          <w:iCs/>
          <w:color w:val="000000"/>
          <w:lang w:val="en-GB"/>
        </w:rPr>
        <w:t>et al.</w:t>
      </w:r>
      <w:r w:rsidRPr="00AF2AC5">
        <w:rPr>
          <w:rFonts w:cs="Times New Roman"/>
          <w:color w:val="000000"/>
          <w:lang w:val="en-GB"/>
        </w:rPr>
        <w:t xml:space="preserve"> Mpox in people with advanced HIV infection: a global case series. </w:t>
      </w:r>
      <w:r w:rsidRPr="00AF2AC5">
        <w:rPr>
          <w:rFonts w:cs="Times New Roman"/>
          <w:i/>
          <w:iCs/>
          <w:color w:val="000000"/>
          <w:lang w:val="en-GB"/>
        </w:rPr>
        <w:t>The Lancet</w:t>
      </w:r>
      <w:r w:rsidRPr="00AF2AC5">
        <w:rPr>
          <w:rFonts w:cs="Times New Roman"/>
          <w:color w:val="000000"/>
          <w:lang w:val="en-GB"/>
        </w:rPr>
        <w:t xml:space="preserve"> </w:t>
      </w:r>
      <w:r w:rsidRPr="00AF2AC5">
        <w:rPr>
          <w:rFonts w:cs="Times New Roman"/>
          <w:b/>
          <w:bCs/>
          <w:color w:val="000000"/>
          <w:lang w:val="en-GB"/>
        </w:rPr>
        <w:t>401</w:t>
      </w:r>
      <w:r w:rsidRPr="00AF2AC5">
        <w:rPr>
          <w:rFonts w:cs="Times New Roman"/>
          <w:color w:val="000000"/>
          <w:lang w:val="en-GB"/>
        </w:rPr>
        <w:t>, 939–949 (2023).</w:t>
      </w:r>
    </w:p>
    <w:p w14:paraId="6556B4A3"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6.</w:t>
      </w:r>
      <w:r w:rsidRPr="00AF2AC5">
        <w:rPr>
          <w:rFonts w:cs="Times New Roman"/>
          <w:color w:val="000000"/>
          <w:lang w:val="en-GB"/>
        </w:rPr>
        <w:tab/>
        <w:t xml:space="preserve">Soman Pillai, V., Krishna, G. &amp; Valiya Veettil, M. Nipah Virus: Past Outbreaks and Future Containment. </w:t>
      </w:r>
      <w:r w:rsidRPr="00AF2AC5">
        <w:rPr>
          <w:rFonts w:cs="Times New Roman"/>
          <w:i/>
          <w:iCs/>
          <w:color w:val="000000"/>
          <w:lang w:val="en-GB"/>
        </w:rPr>
        <w:t>Viruses</w:t>
      </w:r>
      <w:r w:rsidRPr="00AF2AC5">
        <w:rPr>
          <w:rFonts w:cs="Times New Roman"/>
          <w:color w:val="000000"/>
          <w:lang w:val="en-GB"/>
        </w:rPr>
        <w:t xml:space="preserve"> </w:t>
      </w:r>
      <w:r w:rsidRPr="00AF2AC5">
        <w:rPr>
          <w:rFonts w:cs="Times New Roman"/>
          <w:b/>
          <w:bCs/>
          <w:color w:val="000000"/>
          <w:lang w:val="en-GB"/>
        </w:rPr>
        <w:t>12</w:t>
      </w:r>
      <w:r w:rsidRPr="00AF2AC5">
        <w:rPr>
          <w:rFonts w:cs="Times New Roman"/>
          <w:color w:val="000000"/>
          <w:lang w:val="en-GB"/>
        </w:rPr>
        <w:t>, 465 (2020).</w:t>
      </w:r>
    </w:p>
    <w:p w14:paraId="4A5CC880"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7.</w:t>
      </w:r>
      <w:r w:rsidRPr="00AF2AC5">
        <w:rPr>
          <w:rFonts w:cs="Times New Roman"/>
          <w:color w:val="000000"/>
          <w:lang w:val="en-GB"/>
        </w:rPr>
        <w:tab/>
        <w:t xml:space="preserve">Herrmann, S. M., Brandt, M., Rasmussen, K. &amp; Fensholt, R. Accelerating land cover change in West Africa over four decades as population pressure increased. </w:t>
      </w:r>
      <w:r w:rsidRPr="00AF2AC5">
        <w:rPr>
          <w:rFonts w:cs="Times New Roman"/>
          <w:i/>
          <w:iCs/>
          <w:color w:val="000000"/>
          <w:lang w:val="en-GB"/>
        </w:rPr>
        <w:t>Commun. Earth Environ.</w:t>
      </w:r>
      <w:r w:rsidRPr="00AF2AC5">
        <w:rPr>
          <w:rFonts w:cs="Times New Roman"/>
          <w:color w:val="000000"/>
          <w:lang w:val="en-GB"/>
        </w:rPr>
        <w:t xml:space="preserve"> </w:t>
      </w:r>
      <w:r w:rsidRPr="00AF2AC5">
        <w:rPr>
          <w:rFonts w:cs="Times New Roman"/>
          <w:b/>
          <w:bCs/>
          <w:color w:val="000000"/>
          <w:lang w:val="en-GB"/>
        </w:rPr>
        <w:t>1</w:t>
      </w:r>
      <w:r w:rsidRPr="00AF2AC5">
        <w:rPr>
          <w:rFonts w:cs="Times New Roman"/>
          <w:color w:val="000000"/>
          <w:lang w:val="en-GB"/>
        </w:rPr>
        <w:t>, 53 (2020).</w:t>
      </w:r>
    </w:p>
    <w:p w14:paraId="6484B6EE"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lastRenderedPageBreak/>
        <w:t>28.</w:t>
      </w:r>
      <w:r w:rsidRPr="00AF2AC5">
        <w:rPr>
          <w:rFonts w:cs="Times New Roman"/>
          <w:color w:val="000000"/>
          <w:lang w:val="en-GB"/>
        </w:rPr>
        <w:tab/>
        <w:t xml:space="preserve">Winkler, K., Fuchs, R., Rounsevell, M. &amp; Herold, M. Global land use changes are four times greater than previously estimated. </w:t>
      </w:r>
      <w:r w:rsidRPr="00AF2AC5">
        <w:rPr>
          <w:rFonts w:cs="Times New Roman"/>
          <w:i/>
          <w:iCs/>
          <w:color w:val="000000"/>
          <w:lang w:val="en-GB"/>
        </w:rPr>
        <w:t>Nat. Commun.</w:t>
      </w:r>
      <w:r w:rsidRPr="00AF2AC5">
        <w:rPr>
          <w:rFonts w:cs="Times New Roman"/>
          <w:color w:val="000000"/>
          <w:lang w:val="en-GB"/>
        </w:rPr>
        <w:t xml:space="preserve"> </w:t>
      </w:r>
      <w:r w:rsidRPr="00AF2AC5">
        <w:rPr>
          <w:rFonts w:cs="Times New Roman"/>
          <w:b/>
          <w:bCs/>
          <w:color w:val="000000"/>
          <w:lang w:val="en-GB"/>
        </w:rPr>
        <w:t>12</w:t>
      </w:r>
      <w:r w:rsidRPr="00AF2AC5">
        <w:rPr>
          <w:rFonts w:cs="Times New Roman"/>
          <w:color w:val="000000"/>
          <w:lang w:val="en-GB"/>
        </w:rPr>
        <w:t>, 2501 (2021).</w:t>
      </w:r>
    </w:p>
    <w:p w14:paraId="526ABFE5"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29.</w:t>
      </w:r>
      <w:r w:rsidRPr="00AF2AC5">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AF2AC5">
        <w:rPr>
          <w:rFonts w:cs="Times New Roman"/>
          <w:i/>
          <w:iCs/>
          <w:color w:val="000000"/>
          <w:lang w:val="en-GB"/>
        </w:rPr>
        <w:t>Sustainability</w:t>
      </w:r>
      <w:r w:rsidRPr="00AF2AC5">
        <w:rPr>
          <w:rFonts w:cs="Times New Roman"/>
          <w:color w:val="000000"/>
          <w:lang w:val="en-GB"/>
        </w:rPr>
        <w:t xml:space="preserve"> </w:t>
      </w:r>
      <w:r w:rsidRPr="00AF2AC5">
        <w:rPr>
          <w:rFonts w:cs="Times New Roman"/>
          <w:b/>
          <w:bCs/>
          <w:color w:val="000000"/>
          <w:lang w:val="en-GB"/>
        </w:rPr>
        <w:t>13</w:t>
      </w:r>
      <w:r w:rsidRPr="00AF2AC5">
        <w:rPr>
          <w:rFonts w:cs="Times New Roman"/>
          <w:color w:val="000000"/>
          <w:lang w:val="en-GB"/>
        </w:rPr>
        <w:t>, 7851 (2021).</w:t>
      </w:r>
    </w:p>
    <w:p w14:paraId="6450A28F"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30.</w:t>
      </w:r>
      <w:r w:rsidRPr="00AF2AC5">
        <w:rPr>
          <w:rFonts w:cs="Times New Roman"/>
          <w:color w:val="000000"/>
          <w:lang w:val="en-GB"/>
        </w:rPr>
        <w:tab/>
        <w:t xml:space="preserve">Veldkamp, E., Schmidt, M., Powers, J. S. &amp; Corre, M. D. Deforestation and reforestation impacts on soils in the tropics. </w:t>
      </w:r>
      <w:r w:rsidRPr="00AF2AC5">
        <w:rPr>
          <w:rFonts w:cs="Times New Roman"/>
          <w:i/>
          <w:iCs/>
          <w:color w:val="000000"/>
          <w:lang w:val="en-GB"/>
        </w:rPr>
        <w:t>Nat. Rev. Earth Environ.</w:t>
      </w:r>
      <w:r w:rsidRPr="00AF2AC5">
        <w:rPr>
          <w:rFonts w:cs="Times New Roman"/>
          <w:color w:val="000000"/>
          <w:lang w:val="en-GB"/>
        </w:rPr>
        <w:t xml:space="preserve"> </w:t>
      </w:r>
      <w:r w:rsidRPr="00AF2AC5">
        <w:rPr>
          <w:rFonts w:cs="Times New Roman"/>
          <w:b/>
          <w:bCs/>
          <w:color w:val="000000"/>
          <w:lang w:val="en-GB"/>
        </w:rPr>
        <w:t>1</w:t>
      </w:r>
      <w:r w:rsidRPr="00AF2AC5">
        <w:rPr>
          <w:rFonts w:cs="Times New Roman"/>
          <w:color w:val="000000"/>
          <w:lang w:val="en-GB"/>
        </w:rPr>
        <w:t>, 590–605 (2020).</w:t>
      </w:r>
    </w:p>
    <w:p w14:paraId="04793726"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31.</w:t>
      </w:r>
      <w:r w:rsidRPr="00AF2AC5">
        <w:rPr>
          <w:rFonts w:cs="Times New Roman"/>
          <w:color w:val="000000"/>
          <w:lang w:val="en-GB"/>
        </w:rPr>
        <w:tab/>
        <w:t xml:space="preserve">Vogt, P. </w:t>
      </w:r>
      <w:r w:rsidRPr="00AF2AC5">
        <w:rPr>
          <w:rFonts w:cs="Times New Roman"/>
          <w:i/>
          <w:iCs/>
          <w:color w:val="000000"/>
          <w:lang w:val="en-GB"/>
        </w:rPr>
        <w:t>et al.</w:t>
      </w:r>
      <w:r w:rsidRPr="00AF2AC5">
        <w:rPr>
          <w:rFonts w:cs="Times New Roman"/>
          <w:color w:val="000000"/>
          <w:lang w:val="en-GB"/>
        </w:rPr>
        <w:t xml:space="preserve"> GuidosToolbox Workbench: spatial analysis of raster maps for ecological applications. </w:t>
      </w:r>
      <w:r w:rsidRPr="00AF2AC5">
        <w:rPr>
          <w:rFonts w:cs="Times New Roman"/>
          <w:i/>
          <w:iCs/>
          <w:color w:val="000000"/>
          <w:lang w:val="en-GB"/>
        </w:rPr>
        <w:t>Ecography</w:t>
      </w:r>
      <w:r w:rsidRPr="00AF2AC5">
        <w:rPr>
          <w:rFonts w:cs="Times New Roman"/>
          <w:color w:val="000000"/>
          <w:lang w:val="en-GB"/>
        </w:rPr>
        <w:t xml:space="preserve"> </w:t>
      </w:r>
      <w:r w:rsidRPr="00AF2AC5">
        <w:rPr>
          <w:rFonts w:cs="Times New Roman"/>
          <w:b/>
          <w:bCs/>
          <w:color w:val="000000"/>
          <w:lang w:val="en-GB"/>
        </w:rPr>
        <w:t>2022</w:t>
      </w:r>
      <w:r w:rsidRPr="00AF2AC5">
        <w:rPr>
          <w:rFonts w:cs="Times New Roman"/>
          <w:color w:val="000000"/>
          <w:lang w:val="en-GB"/>
        </w:rPr>
        <w:t>, e05864 (2022).</w:t>
      </w:r>
    </w:p>
    <w:p w14:paraId="39454F33"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32.</w:t>
      </w:r>
      <w:r w:rsidRPr="00AF2AC5">
        <w:rPr>
          <w:rFonts w:cs="Times New Roman"/>
          <w:color w:val="000000"/>
          <w:lang w:val="en-GB"/>
        </w:rPr>
        <w:tab/>
        <w:t xml:space="preserve">Hagen-Zanker, A. A computational framework for generalized moving windows and its application to landscape pattern analysis. </w:t>
      </w:r>
      <w:r w:rsidRPr="00AF2AC5">
        <w:rPr>
          <w:rFonts w:cs="Times New Roman"/>
          <w:i/>
          <w:iCs/>
          <w:color w:val="000000"/>
          <w:lang w:val="en-GB"/>
        </w:rPr>
        <w:t>Int. J. Appl. Earth Obs. Geoinformation</w:t>
      </w:r>
      <w:r w:rsidRPr="00AF2AC5">
        <w:rPr>
          <w:rFonts w:cs="Times New Roman"/>
          <w:color w:val="000000"/>
          <w:lang w:val="en-GB"/>
        </w:rPr>
        <w:t xml:space="preserve"> </w:t>
      </w:r>
      <w:r w:rsidRPr="00AF2AC5">
        <w:rPr>
          <w:rFonts w:cs="Times New Roman"/>
          <w:b/>
          <w:bCs/>
          <w:color w:val="000000"/>
          <w:lang w:val="en-GB"/>
        </w:rPr>
        <w:t>44</w:t>
      </w:r>
      <w:r w:rsidRPr="00AF2AC5">
        <w:rPr>
          <w:rFonts w:cs="Times New Roman"/>
          <w:color w:val="000000"/>
          <w:lang w:val="en-GB"/>
        </w:rPr>
        <w:t>, 205–216 (2016).</w:t>
      </w:r>
    </w:p>
    <w:p w14:paraId="32FC1951" w14:textId="77777777" w:rsidR="00AF2AC5" w:rsidRPr="00AF2AC5" w:rsidRDefault="00AF2AC5" w:rsidP="00AF2AC5">
      <w:pPr>
        <w:pStyle w:val="Bibliography"/>
        <w:rPr>
          <w:rFonts w:cs="Times New Roman"/>
          <w:color w:val="000000"/>
          <w:lang w:val="en-GB"/>
        </w:rPr>
      </w:pPr>
      <w:r w:rsidRPr="00AF2AC5">
        <w:rPr>
          <w:rFonts w:cs="Times New Roman"/>
          <w:color w:val="000000"/>
          <w:lang w:val="en-GB"/>
        </w:rPr>
        <w:t>33.</w:t>
      </w:r>
      <w:r w:rsidRPr="00AF2AC5">
        <w:rPr>
          <w:rFonts w:cs="Times New Roman"/>
          <w:color w:val="000000"/>
          <w:lang w:val="en-GB"/>
        </w:rPr>
        <w:tab/>
        <w:t xml:space="preserve">Chazdon, R. L. </w:t>
      </w:r>
      <w:r w:rsidRPr="00AF2AC5">
        <w:rPr>
          <w:rFonts w:cs="Times New Roman"/>
          <w:i/>
          <w:iCs/>
          <w:color w:val="000000"/>
          <w:lang w:val="en-GB"/>
        </w:rPr>
        <w:t>et al.</w:t>
      </w:r>
      <w:r w:rsidRPr="00AF2AC5">
        <w:rPr>
          <w:rFonts w:cs="Times New Roman"/>
          <w:color w:val="000000"/>
          <w:lang w:val="en-GB"/>
        </w:rPr>
        <w:t xml:space="preserve"> When is a forest a forest? Forest concepts and definitions in the era of forest and landscape restoration. </w:t>
      </w:r>
      <w:r w:rsidRPr="00AF2AC5">
        <w:rPr>
          <w:rFonts w:cs="Times New Roman"/>
          <w:i/>
          <w:iCs/>
          <w:color w:val="000000"/>
          <w:lang w:val="en-GB"/>
        </w:rPr>
        <w:t>Ambio</w:t>
      </w:r>
      <w:r w:rsidRPr="00AF2AC5">
        <w:rPr>
          <w:rFonts w:cs="Times New Roman"/>
          <w:color w:val="000000"/>
          <w:lang w:val="en-GB"/>
        </w:rPr>
        <w:t xml:space="preserve"> </w:t>
      </w:r>
      <w:r w:rsidRPr="00AF2AC5">
        <w:rPr>
          <w:rFonts w:cs="Times New Roman"/>
          <w:b/>
          <w:bCs/>
          <w:color w:val="000000"/>
          <w:lang w:val="en-GB"/>
        </w:rPr>
        <w:t>45</w:t>
      </w:r>
      <w:r w:rsidRPr="00AF2AC5">
        <w:rPr>
          <w:rFonts w:cs="Times New Roman"/>
          <w:color w:val="000000"/>
          <w:lang w:val="en-GB"/>
        </w:rPr>
        <w:t>, 538–550 (2016).</w:t>
      </w:r>
    </w:p>
    <w:p w14:paraId="4BBDC02B" w14:textId="0C63FE56" w:rsidR="00AF2AC5" w:rsidRDefault="00AF2AC5" w:rsidP="00AF2AC5">
      <w:pPr>
        <w:pStyle w:val="mainTextAgain"/>
      </w:pPr>
      <w:r>
        <w:fldChar w:fldCharType="end"/>
      </w:r>
    </w:p>
    <w:p w14:paraId="53FED0CF" w14:textId="424AD442" w:rsidR="00AC1917" w:rsidRDefault="00AC1917" w:rsidP="00AC1917">
      <w:pPr>
        <w:pStyle w:val="Style1-MAIN"/>
      </w:pPr>
      <w:r w:rsidRPr="00AC1917">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lastRenderedPageBreak/>
        <w:t>Corresponding author</w:t>
      </w:r>
    </w:p>
    <w:p w14:paraId="08836361" w14:textId="77777777" w:rsidR="006E4110" w:rsidRDefault="006E4110" w:rsidP="006E4110">
      <w:pPr>
        <w:pStyle w:val="mainText"/>
        <w:rPr>
          <w:rFonts w:cs="Times New Roman"/>
        </w:rPr>
      </w:pPr>
      <w:r>
        <w:t>Correspondence to </w:t>
      </w:r>
      <w:hyperlink r:id="rId23" w:history="1">
        <w:r w:rsidRPr="006E4110">
          <w:rPr>
            <w:rStyle w:val="Hyperlink"/>
            <w:rFonts w:cs="Times New Roman"/>
            <w:color w:val="006699"/>
          </w:rPr>
          <w:t>Emanuele Massaro</w:t>
        </w:r>
      </w:hyperlink>
      <w:r>
        <w:t>.</w:t>
      </w:r>
    </w:p>
    <w:p w14:paraId="1F8C5248" w14:textId="77777777" w:rsidR="006E4110" w:rsidRPr="006E4110" w:rsidRDefault="006E4110" w:rsidP="00AC1917">
      <w:pPr>
        <w:pStyle w:val="mainTextAgain"/>
        <w:rPr>
          <w:lang w:val="en-IT"/>
        </w:rPr>
      </w:pPr>
    </w:p>
    <w:sectPr w:rsidR="006E4110" w:rsidRPr="006E4110">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Peter Newton" w:date="2024-10-05T09:47:00Z" w:initials="PN">
    <w:p w14:paraId="73B93C22" w14:textId="7F33D6DD" w:rsidR="005C7C1D" w:rsidRDefault="005C7C1D" w:rsidP="005C7C1D">
      <w:pPr>
        <w:pStyle w:val="CommentText"/>
      </w:pPr>
      <w:r>
        <w:rPr>
          <w:rStyle w:val="CommentReference"/>
        </w:rPr>
        <w:annotationRef/>
      </w:r>
      <w:r>
        <w:t>I don’t think “proximity” makes grammatical sense here, and anyway there is strong precedent to use “proximate”.</w:t>
      </w:r>
    </w:p>
  </w:comment>
  <w:comment w:id="35" w:author="Peter Newton" w:date="2024-07-10T16:19:00Z" w:initials="PN">
    <w:p w14:paraId="0D21B048" w14:textId="4A2EAC99" w:rsidR="007A54C6" w:rsidRDefault="007A54C6" w:rsidP="007A54C6">
      <w:pPr>
        <w:pStyle w:val="CommentText"/>
      </w:pPr>
      <w:r>
        <w:rPr>
          <w:rStyle w:val="CommentReference"/>
        </w:rPr>
        <w:annotationRef/>
      </w:r>
      <w:r>
        <w:t>And Discussion? I do not see a separate Discussion section where you summarize and interpret the results, and relate them to the broader literature and identify their policy relevance.</w:t>
      </w:r>
    </w:p>
  </w:comment>
  <w:comment w:id="36" w:author="MASSARO Emanuele (JRC-ISPRA) [2]" w:date="2024-07-24T11:02:00Z" w:initials="ME(">
    <w:p w14:paraId="790A1BC1" w14:textId="3F0E21E9" w:rsidR="00C17FF7" w:rsidRDefault="00C17FF7">
      <w:pPr>
        <w:pStyle w:val="CommentText"/>
      </w:pPr>
      <w:r>
        <w:rPr>
          <w:rStyle w:val="CommentReference"/>
        </w:rPr>
        <w:annotationRef/>
      </w:r>
      <w:r>
        <w:t xml:space="preserve">Added the Discussion section as last Chapter. I am following the Nature Sustainability guidelines: </w:t>
      </w:r>
      <w:r w:rsidRPr="00270526">
        <w:t>https://www.nature.com/natsustain/content</w:t>
      </w:r>
    </w:p>
  </w:comment>
  <w:comment w:id="106" w:author="Peter Newton" w:date="2024-10-05T10:35:00Z" w:initials="PN">
    <w:p w14:paraId="1712F185" w14:textId="5A773D98" w:rsidR="00242DF5" w:rsidRDefault="00242DF5" w:rsidP="00242DF5">
      <w:pPr>
        <w:pStyle w:val="CommentText"/>
      </w:pPr>
      <w:r>
        <w:rPr>
          <w:rStyle w:val="CommentReference"/>
        </w:rPr>
        <w:annotationRef/>
      </w:r>
      <w:r>
        <w:t>To be consistent with the order in the nex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B93C22" w15:done="1"/>
  <w15:commentEx w15:paraId="0D21B048" w15:done="1"/>
  <w15:commentEx w15:paraId="790A1BC1" w15:paraIdParent="0D21B048" w15:done="0"/>
  <w15:commentEx w15:paraId="1712F1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1DCAFA2" w16cex:dateUtc="2024-10-05T07:47:00Z"/>
  <w16cex:commentExtensible w16cex:durableId="70B548D0" w16cex:dateUtc="2024-07-10T22:19:00Z"/>
  <w16cex:commentExtensible w16cex:durableId="668380AC" w16cex:dateUtc="2024-10-05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B93C22" w16cid:durableId="11DCAFA2"/>
  <w16cid:commentId w16cid:paraId="0D21B048" w16cid:durableId="70B548D0"/>
  <w16cid:commentId w16cid:paraId="790A1BC1" w16cid:durableId="6252CE4D"/>
  <w16cid:commentId w16cid:paraId="1712F185" w16cid:durableId="668380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E924E" w14:textId="77777777" w:rsidR="00D004BB" w:rsidRDefault="00D004BB" w:rsidP="00664C7B">
      <w:pPr>
        <w:spacing w:after="0" w:line="240" w:lineRule="auto"/>
      </w:pPr>
      <w:r>
        <w:separator/>
      </w:r>
    </w:p>
  </w:endnote>
  <w:endnote w:type="continuationSeparator" w:id="0">
    <w:p w14:paraId="4C7868B6" w14:textId="77777777" w:rsidR="00D004BB" w:rsidRDefault="00D004BB"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61FA0" w14:textId="77777777" w:rsidR="00D004BB" w:rsidRDefault="00D004BB" w:rsidP="00664C7B">
      <w:pPr>
        <w:spacing w:after="0" w:line="240" w:lineRule="auto"/>
      </w:pPr>
      <w:r>
        <w:separator/>
      </w:r>
    </w:p>
  </w:footnote>
  <w:footnote w:type="continuationSeparator" w:id="0">
    <w:p w14:paraId="3E3835AF" w14:textId="77777777" w:rsidR="00D004BB" w:rsidRDefault="00D004BB"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D004BB">
    <w:pPr>
      <w:pStyle w:val="Header"/>
    </w:pPr>
    <w:r>
      <w:rPr>
        <w:noProof/>
      </w:rPr>
      <w:pict w14:anchorId="305EB0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D004BB">
    <w:pPr>
      <w:pStyle w:val="Header"/>
    </w:pPr>
    <w:r>
      <w:rPr>
        <w:noProof/>
      </w:rPr>
      <w:pict w14:anchorId="56B626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D004BB">
    <w:pPr>
      <w:pStyle w:val="Header"/>
    </w:pPr>
    <w:r>
      <w:rPr>
        <w:noProof/>
      </w:rPr>
      <w:pict w14:anchorId="299830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Peter Newton">
    <w15:presenceInfo w15:providerId="AD" w15:userId="S::pene5312@colorado.edu::95d00a2d-4ed4-4283-9c33-b66bd24479bd"/>
  </w15:person>
  <w15:person w15:author="MASSARO Emanuele (JRC-ISPRA) [2]">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41A3E"/>
    <w:rsid w:val="00044BBB"/>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20506"/>
    <w:rsid w:val="001212FB"/>
    <w:rsid w:val="001249A1"/>
    <w:rsid w:val="0013302B"/>
    <w:rsid w:val="0013622C"/>
    <w:rsid w:val="0013766B"/>
    <w:rsid w:val="001429B6"/>
    <w:rsid w:val="0014360F"/>
    <w:rsid w:val="00146D8F"/>
    <w:rsid w:val="001575CF"/>
    <w:rsid w:val="00160C79"/>
    <w:rsid w:val="00177A93"/>
    <w:rsid w:val="0018142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C0B12"/>
    <w:rsid w:val="009C69CF"/>
    <w:rsid w:val="009D1A81"/>
    <w:rsid w:val="009D28E1"/>
    <w:rsid w:val="009D769B"/>
    <w:rsid w:val="009D7B65"/>
    <w:rsid w:val="009E0492"/>
    <w:rsid w:val="009E4646"/>
    <w:rsid w:val="009E53F3"/>
    <w:rsid w:val="009E5EDB"/>
    <w:rsid w:val="009E6296"/>
    <w:rsid w:val="009F362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6ED6"/>
    <w:rsid w:val="00AE38BA"/>
    <w:rsid w:val="00AF2AC5"/>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5111B"/>
    <w:rsid w:val="00C53F61"/>
    <w:rsid w:val="00C543B4"/>
    <w:rsid w:val="00C61AB1"/>
    <w:rsid w:val="00C7474B"/>
    <w:rsid w:val="00C74950"/>
    <w:rsid w:val="00C83C3A"/>
    <w:rsid w:val="00C936FF"/>
    <w:rsid w:val="00C93A8F"/>
    <w:rsid w:val="00C94550"/>
    <w:rsid w:val="00C97D12"/>
    <w:rsid w:val="00CA6B7B"/>
    <w:rsid w:val="00CC2458"/>
    <w:rsid w:val="00CE2922"/>
    <w:rsid w:val="00CE5E29"/>
    <w:rsid w:val="00CF0CF4"/>
    <w:rsid w:val="00CF2CCE"/>
    <w:rsid w:val="00CF3A6F"/>
    <w:rsid w:val="00D004BB"/>
    <w:rsid w:val="00D049B4"/>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DC9"/>
    <w:rsid w:val="00FA2DFE"/>
    <w:rsid w:val="00FA2F1F"/>
    <w:rsid w:val="00FA39E2"/>
    <w:rsid w:val="00FB5968"/>
    <w:rsid w:val="00FC53B6"/>
    <w:rsid w:val="00FD476B"/>
    <w:rsid w:val="00FE0316"/>
    <w:rsid w:val="00FE0E21"/>
    <w:rsid w:val="00FE1FE5"/>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996"/>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ceos.org/gst/HILDAplus.html" TargetMode="Externa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header" Target="header2.xml"/><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yperlink" Target="https://data.jrc.ec.europa.eu/collection/ghsl"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hyperlink" Target="mailto:emanuele.massaro@ec.europa.eu" TargetMode="External"/><Relationship Id="rId28" Type="http://schemas.openxmlformats.org/officeDocument/2006/relationships/header" Target="header3.xml"/><Relationship Id="rId10" Type="http://schemas.openxmlformats.org/officeDocument/2006/relationships/hyperlink" Target="mailto:emanuele.massaro@ec.europa.eu" TargetMode="External"/><Relationship Id="rId19" Type="http://schemas.openxmlformats.org/officeDocument/2006/relationships/image" Target="media/image4.emf"/><Relationship Id="rId31"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hyperlink" Target="https://github.com/emanuelemassaro/FHN" TargetMode="External"/><Relationship Id="rId27" Type="http://schemas.openxmlformats.org/officeDocument/2006/relationships/footer" Target="footer2.xml"/><Relationship Id="rId30" Type="http://schemas.openxmlformats.org/officeDocument/2006/relationships/fontTable" Target="fontTable.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3969595-050E-4E95-AC57-A814B7F39D38}">
  <ds:schemaRefs>
    <ds:schemaRef ds:uri="http://schemas.microsoft.com/sharepoint/v3/contenttype/forms"/>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24</TotalTime>
  <Pages>24</Pages>
  <Words>21952</Words>
  <Characters>125128</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MASSARO Emanuele (JRC-ISPRA)</cp:lastModifiedBy>
  <cp:revision>10</cp:revision>
  <cp:lastPrinted>2024-10-27T10:05:00Z</cp:lastPrinted>
  <dcterms:created xsi:type="dcterms:W3CDTF">2025-04-07T12:01:00Z</dcterms:created>
  <dcterms:modified xsi:type="dcterms:W3CDTF">2025-04-0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